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0E05" w:rsidRDefault="00641550" w:rsidP="00F92AD3">
      <w:pPr>
        <w:tabs>
          <w:tab w:val="left" w:pos="360"/>
        </w:tabs>
      </w:pPr>
      <w:r>
        <w:t>Model-based estimation of effective sample size in Stock Synthesis using the Dirichlet-Multinomial distribution</w:t>
      </w:r>
    </w:p>
    <w:p w:rsidR="002F6B24" w:rsidRDefault="002F6B24" w:rsidP="00F92AD3">
      <w:pPr>
        <w:tabs>
          <w:tab w:val="left" w:pos="360"/>
        </w:tabs>
        <w:rPr>
          <w:szCs w:val="24"/>
        </w:rPr>
      </w:pPr>
    </w:p>
    <w:p w:rsidR="00641550" w:rsidRPr="00F92AD3" w:rsidRDefault="00641550" w:rsidP="00F92AD3">
      <w:pPr>
        <w:tabs>
          <w:tab w:val="left" w:pos="360"/>
        </w:tabs>
        <w:rPr>
          <w:szCs w:val="24"/>
        </w:rPr>
      </w:pPr>
      <w:r w:rsidRPr="00F92AD3">
        <w:rPr>
          <w:szCs w:val="24"/>
        </w:rPr>
        <w:t xml:space="preserve">James </w:t>
      </w:r>
      <w:r w:rsidR="003A63B5" w:rsidRPr="00F92AD3">
        <w:rPr>
          <w:szCs w:val="24"/>
        </w:rPr>
        <w:t xml:space="preserve">T. </w:t>
      </w:r>
      <w:r w:rsidRPr="00F92AD3">
        <w:rPr>
          <w:szCs w:val="24"/>
        </w:rPr>
        <w:t>Thorson</w:t>
      </w:r>
      <w:r w:rsidR="003A63B5" w:rsidRPr="00F92AD3">
        <w:rPr>
          <w:szCs w:val="24"/>
          <w:vertAlign w:val="superscript"/>
        </w:rPr>
        <w:t>1</w:t>
      </w:r>
      <w:r w:rsidRPr="00F92AD3">
        <w:rPr>
          <w:szCs w:val="24"/>
        </w:rPr>
        <w:t xml:space="preserve">, Kelli </w:t>
      </w:r>
      <w:r w:rsidR="003A63B5" w:rsidRPr="00F92AD3">
        <w:rPr>
          <w:szCs w:val="24"/>
        </w:rPr>
        <w:t xml:space="preserve">F. </w:t>
      </w:r>
      <w:r w:rsidRPr="00F92AD3">
        <w:rPr>
          <w:szCs w:val="24"/>
        </w:rPr>
        <w:t>Johnson</w:t>
      </w:r>
      <w:r w:rsidR="003A63B5" w:rsidRPr="00F92AD3">
        <w:rPr>
          <w:szCs w:val="24"/>
          <w:vertAlign w:val="superscript"/>
        </w:rPr>
        <w:t>2</w:t>
      </w:r>
      <w:r w:rsidRPr="00F92AD3">
        <w:rPr>
          <w:szCs w:val="24"/>
        </w:rPr>
        <w:t xml:space="preserve">, Richard </w:t>
      </w:r>
      <w:r w:rsidR="003A63B5" w:rsidRPr="00F92AD3">
        <w:rPr>
          <w:szCs w:val="24"/>
        </w:rPr>
        <w:t xml:space="preserve">D. </w:t>
      </w:r>
      <w:r w:rsidRPr="00F92AD3">
        <w:rPr>
          <w:szCs w:val="24"/>
        </w:rPr>
        <w:t>Methot</w:t>
      </w:r>
      <w:r w:rsidR="003A63B5" w:rsidRPr="00F92AD3">
        <w:rPr>
          <w:szCs w:val="24"/>
          <w:vertAlign w:val="superscript"/>
        </w:rPr>
        <w:t>1</w:t>
      </w:r>
      <w:r w:rsidR="007D46AD" w:rsidRPr="00F92AD3">
        <w:rPr>
          <w:szCs w:val="24"/>
        </w:rPr>
        <w:t>, Ian G. Taylor</w:t>
      </w:r>
      <w:r w:rsidR="007D46AD" w:rsidRPr="00F92AD3">
        <w:rPr>
          <w:szCs w:val="24"/>
          <w:vertAlign w:val="superscript"/>
        </w:rPr>
        <w:t>1</w:t>
      </w:r>
    </w:p>
    <w:p w:rsidR="00F92AD3" w:rsidRDefault="00F92AD3" w:rsidP="00F92AD3">
      <w:pPr>
        <w:tabs>
          <w:tab w:val="left" w:pos="360"/>
        </w:tabs>
        <w:rPr>
          <w:szCs w:val="24"/>
          <w:vertAlign w:val="superscript"/>
        </w:rPr>
      </w:pPr>
    </w:p>
    <w:p w:rsidR="003A63B5" w:rsidRPr="00F92AD3" w:rsidRDefault="003A63B5" w:rsidP="00F92AD3">
      <w:pPr>
        <w:tabs>
          <w:tab w:val="left" w:pos="360"/>
        </w:tabs>
        <w:rPr>
          <w:szCs w:val="24"/>
        </w:rPr>
      </w:pPr>
      <w:r w:rsidRPr="00F92AD3">
        <w:rPr>
          <w:szCs w:val="24"/>
          <w:vertAlign w:val="superscript"/>
        </w:rPr>
        <w:t>1</w:t>
      </w:r>
      <w:r w:rsidRPr="00F92AD3">
        <w:rPr>
          <w:szCs w:val="24"/>
        </w:rPr>
        <w:t>Fisheries Resource Assessment and Monitoring Division, Northwest Fisheries Science Center, National Marine Fisheries Service, National Oceanic and Atmospheric Administration, 2725 Montlake Blvd. East, Seattle, WA 98112, USA</w:t>
      </w:r>
    </w:p>
    <w:p w:rsidR="003A63B5" w:rsidRPr="00F92AD3" w:rsidRDefault="003A63B5" w:rsidP="00F92AD3">
      <w:pPr>
        <w:tabs>
          <w:tab w:val="left" w:pos="360"/>
        </w:tabs>
        <w:rPr>
          <w:szCs w:val="24"/>
        </w:rPr>
      </w:pPr>
      <w:r w:rsidRPr="00F92AD3">
        <w:rPr>
          <w:szCs w:val="24"/>
          <w:vertAlign w:val="superscript"/>
        </w:rPr>
        <w:t>2</w:t>
      </w:r>
      <w:r w:rsidRPr="00F92AD3">
        <w:rPr>
          <w:szCs w:val="24"/>
        </w:rPr>
        <w:t>School of Aquatic and Fishery Sciences, University of Washington, Box 355020, Seattle, WA 98195-5020, USA</w:t>
      </w:r>
    </w:p>
    <w:p w:rsidR="00F92AD3" w:rsidRDefault="00F92AD3" w:rsidP="00F92AD3">
      <w:pPr>
        <w:tabs>
          <w:tab w:val="left" w:pos="360"/>
        </w:tabs>
        <w:spacing w:after="200"/>
      </w:pPr>
      <w:r>
        <w:br w:type="page"/>
      </w:r>
    </w:p>
    <w:p w:rsidR="003A63B5" w:rsidRPr="00F92AD3" w:rsidRDefault="00F92AD3" w:rsidP="00F92AD3">
      <w:pPr>
        <w:tabs>
          <w:tab w:val="left" w:pos="360"/>
        </w:tabs>
        <w:rPr>
          <w:b/>
          <w:sz w:val="28"/>
          <w:szCs w:val="28"/>
        </w:rPr>
      </w:pPr>
      <w:r w:rsidRPr="00F92AD3">
        <w:rPr>
          <w:b/>
          <w:sz w:val="28"/>
          <w:szCs w:val="28"/>
        </w:rPr>
        <w:lastRenderedPageBreak/>
        <w:t>Abstract</w:t>
      </w:r>
    </w:p>
    <w:p w:rsidR="00641550" w:rsidRDefault="00641550" w:rsidP="00F92AD3">
      <w:pPr>
        <w:tabs>
          <w:tab w:val="left" w:pos="360"/>
        </w:tabs>
      </w:pPr>
      <w:r>
        <w:t xml:space="preserve">Theoretical considerations and applied examples suggest that stock assessments are highly sensitive to the weighting of different data sources whenever data sources conflict regarding parameter estimates.  Previous iterative reweighting approaches to weighting </w:t>
      </w:r>
      <w:r w:rsidR="00003B86">
        <w:t xml:space="preserve">compositional data </w:t>
      </w:r>
      <w:r>
        <w:t>are generally ad hoc</w:t>
      </w:r>
      <w:r w:rsidR="00003B86">
        <w:t>, do not prop</w:t>
      </w:r>
      <w:r w:rsidR="00421EFF">
        <w:t>a</w:t>
      </w:r>
      <w:r w:rsidR="00003B86">
        <w:t xml:space="preserve">gate uncertainty about data-weighting when calculating uncertainty intervals, and often are not re-adjusted when conducting sensitivity or retrospective analyses.  We therefore incorporate the Dirichlet-Multinomial (DM) distribution into Stock Synthesis, and propose it as a model-based method for estimating effective sample size.  This distribution incorporates one additional parameter per survey (with the option of mirroring its value among fleets), and we show that this parameter represents the ratio of nominal (“input”) and effective (“output”) sample size.  We demonstrate this approach using data for Pacific hake, where DM and </w:t>
      </w:r>
      <w:r w:rsidR="006D56A3">
        <w:t>McAllister-</w:t>
      </w:r>
      <w:r w:rsidR="00003B86">
        <w:t>Ianelli reweighting approaches give similar and plausible results.  We also use simulation testing to demonstrate the estimation properties of this new estimator,</w:t>
      </w:r>
      <w:r w:rsidR="00F92AD3">
        <w:t xml:space="preserve"> and show that it provides approximately unbiased estimates of variance inflation when compositional samples capture clusters of individuals with similar ages/lengths.</w:t>
      </w:r>
      <w:r w:rsidR="00003B86">
        <w:t xml:space="preserve"> </w:t>
      </w:r>
      <w:r w:rsidR="00F92AD3">
        <w:t xml:space="preserve"> We </w:t>
      </w:r>
      <w:r w:rsidR="00003B86">
        <w:t xml:space="preserve">conclude by recommending further research </w:t>
      </w:r>
      <w:r w:rsidR="00F92AD3">
        <w:t>to develop</w:t>
      </w:r>
      <w:r w:rsidR="00003B86">
        <w:t xml:space="preserve"> computationally efficient estimators of effective sample size that are based on alternative, </w:t>
      </w:r>
      <w:r w:rsidR="00003B86" w:rsidRPr="00003B86">
        <w:rPr>
          <w:i/>
        </w:rPr>
        <w:t>a priori</w:t>
      </w:r>
      <w:r w:rsidR="00003B86">
        <w:t xml:space="preserve"> consideration of sampling theory</w:t>
      </w:r>
      <w:r w:rsidR="003A63B5">
        <w:t>.</w:t>
      </w:r>
    </w:p>
    <w:p w:rsidR="003A63B5" w:rsidRDefault="003A63B5" w:rsidP="00F92AD3">
      <w:pPr>
        <w:tabs>
          <w:tab w:val="left" w:pos="360"/>
        </w:tabs>
      </w:pPr>
    </w:p>
    <w:p w:rsidR="003A63B5" w:rsidRDefault="003A63B5" w:rsidP="00F92AD3">
      <w:pPr>
        <w:tabs>
          <w:tab w:val="left" w:pos="360"/>
        </w:tabs>
      </w:pPr>
      <w:r w:rsidRPr="002F6B24">
        <w:rPr>
          <w:b/>
        </w:rPr>
        <w:t>Keywords</w:t>
      </w:r>
      <w:r>
        <w:t xml:space="preserve">: Dirichlet-Multinomial; </w:t>
      </w:r>
      <w:r w:rsidR="007D46AD">
        <w:t xml:space="preserve">integrated assessment; </w:t>
      </w:r>
      <w:r w:rsidR="00DA4FCB">
        <w:t>m</w:t>
      </w:r>
      <w:r>
        <w:t xml:space="preserve">ultinomial; </w:t>
      </w:r>
      <w:r w:rsidR="007D46AD">
        <w:t>statistical catch-at-age</w:t>
      </w:r>
    </w:p>
    <w:p w:rsidR="003A63B5" w:rsidRDefault="003A63B5" w:rsidP="00F92AD3">
      <w:pPr>
        <w:tabs>
          <w:tab w:val="left" w:pos="360"/>
        </w:tabs>
        <w:spacing w:after="200"/>
      </w:pPr>
      <w:r>
        <w:br w:type="page"/>
      </w:r>
    </w:p>
    <w:p w:rsidR="003A63B5" w:rsidRPr="003A63B5" w:rsidRDefault="003A63B5" w:rsidP="00F92AD3">
      <w:pPr>
        <w:tabs>
          <w:tab w:val="left" w:pos="360"/>
        </w:tabs>
        <w:rPr>
          <w:b/>
        </w:rPr>
      </w:pPr>
      <w:r w:rsidRPr="003A63B5">
        <w:rPr>
          <w:b/>
        </w:rPr>
        <w:lastRenderedPageBreak/>
        <w:t>Introduction</w:t>
      </w:r>
    </w:p>
    <w:p w:rsidR="003A63B5" w:rsidRDefault="00F92AD3" w:rsidP="00F92AD3">
      <w:pPr>
        <w:tabs>
          <w:tab w:val="left" w:pos="360"/>
        </w:tabs>
      </w:pPr>
      <w:r>
        <w:t>Stock assessment models are quant</w:t>
      </w:r>
      <w:r w:rsidR="00421EFF">
        <w:t>it</w:t>
      </w:r>
      <w:r>
        <w:t xml:space="preserve">ative tools that are used to provide a scientific basis for the management of marine fishes </w:t>
      </w:r>
      <w:r>
        <w:fldChar w:fldCharType="begin"/>
      </w:r>
      <w:r>
        <w:instrText xml:space="preserve"> ADDIN ZOTERO_ITEM CSL_CITATION {"citationID":"1tltv6giqc","properties":{"formattedCitation":"(Walters and Martell, 2004)","plainCitation":"(Walters and Martell, 2004)"},"citationItems":[{"id":239,"uris":["http://zotero.org/users/251206/items/BZNUABQD"],"uri":["http://zotero.org/users/251206/items/BZNUABQD"],"itemData":{"id":239,"type":"book","title":"Fisheries Ecology and Management","publisher":"Princeton University Press","publisher-place":"Princeton, New Jersey","source":"Amazon.com","event-place":"Princeton, New Jersey","ISBN":"0-691-11545-1","author":[{"family":"Walters","given":"Carl J."},{"family":"Martell","given":"Steven J. D."}],"issued":{"date-parts":[["2004",10,18]]}}}],"schema":"https://github.com/citation-style-language/schema/raw/master/csl-citation.json"} </w:instrText>
      </w:r>
      <w:r>
        <w:fldChar w:fldCharType="separate"/>
      </w:r>
      <w:r w:rsidRPr="00F92AD3">
        <w:rPr>
          <w:rFonts w:cs="Times New Roman"/>
        </w:rPr>
        <w:t>(Walters and Martell, 2004)</w:t>
      </w:r>
      <w:r>
        <w:fldChar w:fldCharType="end"/>
      </w:r>
      <w:r>
        <w:t xml:space="preserve">.  Assessment models increasingly incorporate biological assumptions regarding the population dynamics of fished species, and population dynamics parameters are estimated by fitting the assessment model to available data </w:t>
      </w:r>
      <w:r>
        <w:fldChar w:fldCharType="begin"/>
      </w:r>
      <w:r>
        <w:instrText xml:space="preserve"> ADDIN ZOTERO_ITEM CSL_CITATION {"citationID":"5bbqrq0e","properties":{"formattedCitation":"(Maunder and Punt, 2013)","plainCitation":"(Maunder and Punt, 2013)"},"citationItems":[{"id":584,"uris":["http://zotero.org/users/251206/items/TEQ3RIR7"],"uri":["http://zotero.org/users/251206/items/TEQ3RIR7"],"itemData":{"id":584,"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fldChar w:fldCharType="separate"/>
      </w:r>
      <w:r w:rsidRPr="00F92AD3">
        <w:rPr>
          <w:rFonts w:cs="Times New Roman"/>
        </w:rPr>
        <w:t>(Maunder and Punt, 2013)</w:t>
      </w:r>
      <w:r>
        <w:fldChar w:fldCharType="end"/>
      </w:r>
      <w:r>
        <w:t xml:space="preserve">.  Fitting population models to available data is typically done using likelihood-based statistics, and the proper estimation of confidence and forecast intervals therefore generally requires accounting for </w:t>
      </w:r>
      <w:r w:rsidR="00515444">
        <w:t xml:space="preserve">heteroskedastic and </w:t>
      </w:r>
      <w:r>
        <w:t xml:space="preserve">correlated residuals as caused by unmodeled biological or measurement process </w:t>
      </w:r>
      <w:r>
        <w:fldChar w:fldCharType="begin"/>
      </w:r>
      <w:r>
        <w:instrText xml:space="preserve"> ADDIN ZOTERO_ITEM CSL_CITATION {"citationID":"24fuk7aqs1","properties":{"formattedCitation":"(Thorson and Minto, 2015)","plainCitation":"(Thorson and Minto, 2015)"},"citationItems":[{"id":3236,"uris":["http://zotero.org/users/251206/items/BS8BKMKS"],"uri":["http://zotero.org/users/251206/items/BS8BKMKS"],"itemData":{"id":3236,"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fldChar w:fldCharType="separate"/>
      </w:r>
      <w:r w:rsidRPr="00F92AD3">
        <w:rPr>
          <w:rFonts w:cs="Times New Roman"/>
        </w:rPr>
        <w:t>(Thorson and Minto, 2015)</w:t>
      </w:r>
      <w:r>
        <w:fldChar w:fldCharType="end"/>
      </w:r>
      <w:r>
        <w:t xml:space="preserve">.  </w:t>
      </w:r>
      <w:r w:rsidR="00020425">
        <w:t xml:space="preserve">Theoretical considerations and applied examples suggest that </w:t>
      </w:r>
      <w:r w:rsidR="00646471">
        <w:t xml:space="preserve">integrated statistical </w:t>
      </w:r>
      <w:r w:rsidR="00020425">
        <w:t xml:space="preserve">stock assessments are highly sensitive to the weighting of different data sources whenever sources conflict regarding parameter estimates. Consequently, </w:t>
      </w:r>
      <w:r>
        <w:t>estimates of</w:t>
      </w:r>
      <w:r w:rsidR="00020425">
        <w:t xml:space="preserve"> </w:t>
      </w:r>
      <w:r>
        <w:t xml:space="preserve">stock </w:t>
      </w:r>
      <w:r w:rsidR="00020425">
        <w:t xml:space="preserve">status </w:t>
      </w:r>
      <w:r>
        <w:t xml:space="preserve">and productivity are often highly dependent upon the weighting of different data sources </w:t>
      </w:r>
      <w:r>
        <w:fldChar w:fldCharType="begin"/>
      </w:r>
      <w:r>
        <w:instrText xml:space="preserve"> ADDIN ZOTERO_ITEM CSL_CITATION {"citationID":"1poja07eq0","properties":{"formattedCitation":"(Francis, 2011)","plainCitation":"(Francis, 2011)"},"citationItems":[{"id":273,"uris":["http://zotero.org/users/251206/items/E5FCGMTV"],"uri":["http://zotero.org/users/251206/items/E5FCGMTV"],"itemData":{"id":273,"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fldChar w:fldCharType="separate"/>
      </w:r>
      <w:r w:rsidRPr="00F92AD3">
        <w:rPr>
          <w:rFonts w:cs="Times New Roman"/>
        </w:rPr>
        <w:t>(Francis, 2011)</w:t>
      </w:r>
      <w:r>
        <w:fldChar w:fldCharType="end"/>
      </w:r>
      <w:r w:rsidR="00020425">
        <w:t>.</w:t>
      </w:r>
    </w:p>
    <w:p w:rsidR="00BA6B7A" w:rsidRPr="00413182" w:rsidRDefault="00F92AD3" w:rsidP="008F7C4D">
      <w:pPr>
        <w:tabs>
          <w:tab w:val="left" w:pos="360"/>
        </w:tabs>
      </w:pPr>
      <w:r>
        <w:tab/>
      </w:r>
      <w:r w:rsidR="00E77EC4">
        <w:t xml:space="preserve">Stock assessment models frequently include sampling data regarding the proportion of the vulnerable population that belong to different observable categories.  </w:t>
      </w:r>
      <w:r w:rsidR="0059430C">
        <w:t xml:space="preserve">Common types of categorical information include the proportion of </w:t>
      </w:r>
      <w:r w:rsidR="00515444">
        <w:t xml:space="preserve">survey or fishery catch that is associated with </w:t>
      </w:r>
      <w:r w:rsidR="0059430C">
        <w:t>diffe</w:t>
      </w:r>
      <w:r w:rsidR="00BA6B7A">
        <w:t xml:space="preserve">rent ages, lengths, and sexes.  </w:t>
      </w:r>
      <w:r w:rsidR="0041402F">
        <w:t xml:space="preserve">Compositional </w:t>
      </w:r>
      <w:r w:rsidR="00E03E0A">
        <w:t>sampling</w:t>
      </w:r>
      <w:r w:rsidR="00E7225D">
        <w:t xml:space="preserve"> </w:t>
      </w:r>
      <w:r w:rsidR="00E03E0A">
        <w:t xml:space="preserve">is </w:t>
      </w:r>
      <w:r w:rsidR="0041402F">
        <w:t xml:space="preserve">frequently assumed to </w:t>
      </w:r>
      <w:r w:rsidR="00E03E0A">
        <w:t xml:space="preserve">follow </w:t>
      </w:r>
      <w:r w:rsidR="0041402F">
        <w:t>a multinomial distribution</w:t>
      </w:r>
      <w:r w:rsidR="00413182">
        <w:t>, e.g., drawing 10 marbles from an urn that contains 15 red, 45 blue, and 40 green marbles</w:t>
      </w:r>
      <w:r w:rsidR="0041402F">
        <w:t xml:space="preserve">.  </w:t>
      </w:r>
      <w:r w:rsidR="00E7225D">
        <w:t xml:space="preserve">The multinomial distribution is derived </w:t>
      </w:r>
      <w:r w:rsidR="008F7C4D">
        <w:t xml:space="preserve">from the assumption that a given compositional sample represents independent sampling of a fixed and known number of individuals </w:t>
      </w:r>
      <w:r w:rsidR="00C92237">
        <w:t xml:space="preserve">(i.e., 10 marbes) </w:t>
      </w:r>
      <w:r w:rsidR="008F7C4D">
        <w:t>from a set of possible categories</w:t>
      </w:r>
      <w:r w:rsidR="00CB016C">
        <w:t xml:space="preserve">, where </w:t>
      </w:r>
      <w:r w:rsidR="00611E8A">
        <w:t>there is a true “fixed” probability</w:t>
      </w:r>
      <w:r w:rsidR="00F36251">
        <w:t xml:space="preserve"> </w:t>
      </w:r>
      <w:r w:rsidR="00F36251">
        <w:rPr>
          <w:i/>
        </w:rPr>
        <w:t>p</w:t>
      </w:r>
      <w:r w:rsidR="00F36251">
        <w:rPr>
          <w:i/>
          <w:vertAlign w:val="subscript"/>
        </w:rPr>
        <w:t>c</w:t>
      </w:r>
      <w:r w:rsidR="00611E8A">
        <w:t xml:space="preserve"> associated with each category</w:t>
      </w:r>
      <w:r w:rsidR="00C92237">
        <w:t xml:space="preserve"> </w:t>
      </w:r>
      <w:r w:rsidR="00F36251">
        <w:rPr>
          <w:i/>
        </w:rPr>
        <w:t>c</w:t>
      </w:r>
      <w:r w:rsidR="00F36251">
        <w:t xml:space="preserve"> </w:t>
      </w:r>
      <w:r w:rsidR="00C92237">
        <w:t xml:space="preserve">(i.e., </w:t>
      </w:r>
      <w:r w:rsidR="00F36251">
        <w:rPr>
          <w:i/>
        </w:rPr>
        <w:t>p</w:t>
      </w:r>
      <w:r w:rsidR="00F36251">
        <w:rPr>
          <w:i/>
          <w:vertAlign w:val="subscript"/>
        </w:rPr>
        <w:t>c</w:t>
      </w:r>
      <w:r w:rsidR="00F36251">
        <w:t>=0.15</w:t>
      </w:r>
      <w:r w:rsidR="00C92237">
        <w:t xml:space="preserve">, </w:t>
      </w:r>
      <w:r w:rsidR="00F36251">
        <w:t>0.</w:t>
      </w:r>
      <w:r w:rsidR="00C92237">
        <w:t>45</w:t>
      </w:r>
      <w:r w:rsidR="00F36251">
        <w:t>,</w:t>
      </w:r>
      <w:r w:rsidR="00C92237">
        <w:t xml:space="preserve"> and </w:t>
      </w:r>
      <w:r w:rsidR="00F36251" w:rsidRPr="00F36251">
        <w:rPr>
          <w:i/>
        </w:rPr>
        <w:t>p</w:t>
      </w:r>
      <w:r w:rsidR="00F36251">
        <w:rPr>
          <w:i/>
          <w:vertAlign w:val="subscript"/>
        </w:rPr>
        <w:t>c</w:t>
      </w:r>
      <w:r w:rsidR="00F36251">
        <w:rPr>
          <w:i/>
        </w:rPr>
        <w:t>=</w:t>
      </w:r>
      <w:r w:rsidR="00F36251" w:rsidRPr="00413182">
        <w:t>0.4</w:t>
      </w:r>
      <w:r w:rsidR="00C92237">
        <w:t xml:space="preserve"> </w:t>
      </w:r>
      <w:r w:rsidR="00F36251">
        <w:t xml:space="preserve">for red, blue, and </w:t>
      </w:r>
      <w:r w:rsidR="00C92237">
        <w:t>green</w:t>
      </w:r>
      <w:r w:rsidR="00F36251">
        <w:t xml:space="preserve"> marbles</w:t>
      </w:r>
      <w:r w:rsidR="00C92237">
        <w:t>)</w:t>
      </w:r>
      <w:r w:rsidR="008F7C4D">
        <w:t xml:space="preserve">.  </w:t>
      </w:r>
      <w:r w:rsidR="00413182">
        <w:t xml:space="preserve">Each sample will not perfectly represent the true distribution, e.g., a single </w:t>
      </w:r>
      <w:r w:rsidR="00413182">
        <w:lastRenderedPageBreak/>
        <w:t xml:space="preserve">sample of 10 marbles might yield 1 red, 4 blue, and 5 green (i.e., where </w:t>
      </w:r>
      <w:r w:rsidR="00413182">
        <w:rPr>
          <w:i/>
        </w:rPr>
        <w:t>p</w:t>
      </w:r>
      <w:r w:rsidR="00413182">
        <w:rPr>
          <w:i/>
          <w:vertAlign w:val="subscript"/>
        </w:rPr>
        <w:t>obs</w:t>
      </w:r>
      <w:r w:rsidR="00413182">
        <w:t xml:space="preserve">=0.1, 0.4, and 0.5).  </w:t>
      </w:r>
      <w:r w:rsidR="00F36251">
        <w:t>The multinomial distribution implies that the sampling variance (i.e., variation if the sampling process was replicated)</w:t>
      </w:r>
      <w:r w:rsidR="00413182">
        <w:t xml:space="preserve"> is a function of both the true probability and sample siz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obs</m:t>
                </m:r>
              </m:sub>
            </m:sSub>
          </m:e>
        </m:d>
        <m:r>
          <w:rPr>
            <w:rFonts w:ascii="Cambria Math" w:eastAsiaTheme="minorEastAsia" w:hAnsi="Cambria Math"/>
          </w:rPr>
          <m:t>=np(1-p)</m:t>
        </m:r>
      </m:oMath>
      <w:r w:rsidR="00413182">
        <w:rPr>
          <w:rFonts w:eastAsiaTheme="minorEastAsia"/>
        </w:rPr>
        <w:t xml:space="preserve">, where </w:t>
      </w:r>
      <w:r w:rsidR="00413182">
        <w:rPr>
          <w:rFonts w:eastAsiaTheme="minorEastAsia"/>
          <w:i/>
        </w:rPr>
        <w:t>n</w:t>
      </w:r>
      <w:r w:rsidR="00413182">
        <w:rPr>
          <w:rFonts w:eastAsiaTheme="minorEastAsia"/>
        </w:rPr>
        <w:t xml:space="preserve"> is the number sampled and </w:t>
      </w:r>
      <w:r w:rsidR="00413182">
        <w:rPr>
          <w:rFonts w:eastAsiaTheme="minorEastAsia"/>
          <w:i/>
        </w:rPr>
        <w:t>p</w:t>
      </w:r>
      <w:r w:rsidR="00413182">
        <w:rPr>
          <w:rFonts w:eastAsiaTheme="minorEastAsia"/>
        </w:rPr>
        <w:t xml:space="preserve"> is the true probability for each category.  The multinomial distribution implies that, as the number of samples </w:t>
      </w:r>
      <w:r w:rsidR="00413182">
        <w:rPr>
          <w:rFonts w:eastAsiaTheme="minorEastAsia"/>
          <w:i/>
        </w:rPr>
        <w:t>n</w:t>
      </w:r>
      <w:r w:rsidR="00413182">
        <w:rPr>
          <w:rFonts w:eastAsiaTheme="minorEastAsia"/>
        </w:rPr>
        <w:t xml:space="preserve"> increases, the </w:t>
      </w:r>
      <w:r w:rsidR="00D64F42">
        <w:rPr>
          <w:rFonts w:eastAsiaTheme="minorEastAsia"/>
        </w:rPr>
        <w:t xml:space="preserve">coefficient of </w:t>
      </w:r>
      <w:r w:rsidR="00413182">
        <w:rPr>
          <w:rFonts w:eastAsiaTheme="minorEastAsia"/>
        </w:rPr>
        <w:t xml:space="preserve">variation </w:t>
      </w:r>
      <w:r w:rsidR="00D64F42">
        <w:rPr>
          <w:rFonts w:eastAsiaTheme="minorEastAsia"/>
        </w:rPr>
        <w:t xml:space="preserve">for sampling variance </w:t>
      </w:r>
      <w:r w:rsidR="00413182">
        <w:rPr>
          <w:rFonts w:eastAsiaTheme="minorEastAsia"/>
        </w:rPr>
        <w:t xml:space="preserve">for each category decreases as by </w:t>
      </w:r>
      <m:oMath>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n</m:t>
            </m:r>
          </m:e>
        </m:rad>
      </m:oMath>
      <w:r w:rsidR="00413182">
        <w:rPr>
          <w:rFonts w:eastAsiaTheme="minorEastAsia"/>
        </w:rPr>
        <w:t xml:space="preserve">. </w:t>
      </w:r>
    </w:p>
    <w:p w:rsidR="0041402F" w:rsidRDefault="00BA6B7A" w:rsidP="008F7C4D">
      <w:pPr>
        <w:tabs>
          <w:tab w:val="left" w:pos="360"/>
        </w:tabs>
      </w:pPr>
      <w:r>
        <w:tab/>
      </w:r>
      <w:r w:rsidR="00B44D42">
        <w:t>In practice, compositional data for fish populations arises from a process of sampling fishes (e.g., non-extractive visual samples, or by capturing and measuring fishes)</w:t>
      </w:r>
      <w:r w:rsidR="003C0198">
        <w:t xml:space="preserve">, and this sampling process </w:t>
      </w:r>
      <w:r w:rsidR="00102071">
        <w:t>is more complicated than assumed by a multinomial distribution</w:t>
      </w:r>
      <w:r w:rsidR="00B44D42">
        <w:t xml:space="preserve">.  </w:t>
      </w:r>
      <w:r w:rsidR="008334E7">
        <w:t>In particular, c</w:t>
      </w:r>
      <w:r w:rsidR="0041402F">
        <w:t>ompositional data</w:t>
      </w:r>
      <w:r w:rsidR="003471A2">
        <w:t xml:space="preserve"> are likely to </w:t>
      </w:r>
      <w:r w:rsidR="0041402F">
        <w:t>have greater variance than predicted by a multinomial distribution</w:t>
      </w:r>
      <w:r w:rsidR="00E7225D">
        <w:t xml:space="preserve"> based on the number of individual fish that are sampled</w:t>
      </w:r>
      <w:r w:rsidR="003471A2">
        <w:t xml:space="preserve">, and we term this “overdispersion” in the following.  This overdispersion arises </w:t>
      </w:r>
      <w:r w:rsidR="0041402F">
        <w:t xml:space="preserve">for </w:t>
      </w:r>
      <w:r w:rsidR="00E7225D">
        <w:t>two</w:t>
      </w:r>
      <w:r w:rsidR="0041402F">
        <w:t xml:space="preserve"> primary reasons:</w:t>
      </w:r>
    </w:p>
    <w:p w:rsidR="008F7C4D" w:rsidRDefault="0041402F" w:rsidP="0041402F">
      <w:pPr>
        <w:pStyle w:val="ListParagraph"/>
        <w:numPr>
          <w:ilvl w:val="0"/>
          <w:numId w:val="4"/>
        </w:numPr>
        <w:tabs>
          <w:tab w:val="left" w:pos="360"/>
        </w:tabs>
      </w:pPr>
      <w:r>
        <w:t>Lack of statistical independence for each individual in a sample:  The multinomial distribution assumes that each indivi</w:t>
      </w:r>
      <w:r w:rsidR="00E20B39">
        <w:t>dual (e.g., marble) is sampled independently</w:t>
      </w:r>
      <w:r>
        <w:t xml:space="preserve">.  This assumption is often violated, e.g., when </w:t>
      </w:r>
      <w:r w:rsidR="00170729">
        <w:t xml:space="preserve">fish </w:t>
      </w:r>
      <w:r w:rsidR="00FF7DC7">
        <w:t xml:space="preserve">schooling behavior </w:t>
      </w:r>
      <w:r>
        <w:t>leads</w:t>
      </w:r>
      <w:r w:rsidR="008F7C4D">
        <w:t xml:space="preserve"> to a single age being over-represented in each </w:t>
      </w:r>
      <w:r w:rsidR="00FF7DC7">
        <w:t xml:space="preserve">individual </w:t>
      </w:r>
      <w:r>
        <w:t>sample</w:t>
      </w:r>
      <w:r w:rsidR="00480F2C">
        <w:t xml:space="preserve"> </w:t>
      </w:r>
      <w:r w:rsidR="00480F2C">
        <w:fldChar w:fldCharType="begin"/>
      </w:r>
      <w:r w:rsidR="00480F2C">
        <w:instrText xml:space="preserve"> ADDIN ZOTERO_ITEM CSL_CITATION {"citationID":"18h8kqia4v","properties":{"formattedCitation":"(McAllister and Ianelli, 1997)","plainCitation":"(McAllister and Ianelli, 1997)"},"citationItems":[{"id":213,"uris":["http://zotero.org/users/251206/items/657RZN7H"],"uri":["http://zotero.org/users/251206/items/657RZN7H"],"itemData":{"id":213,"type":"article-journal","title":"Bayesian stock assessment using catch-age data and the sampling: importance resampling algorithm","container-title":"Canadian Journal of Fisheries and Aquatic Sciences","page":"284–300","volume":"54","issue":"2","source":"Google Scholar","shortTitle":"Bayesian stock assessment using catch-age data and the sampling","author":[{"family":"McAllister","given":"Murdoch K."},{"family":"Ianelli","given":"James N."}],"issued":{"date-parts":[["1997"]]}}}],"schema":"https://github.com/citation-style-language/schema/raw/master/csl-citation.json"} </w:instrText>
      </w:r>
      <w:r w:rsidR="00480F2C">
        <w:fldChar w:fldCharType="separate"/>
      </w:r>
      <w:r w:rsidR="00480F2C" w:rsidRPr="00480F2C">
        <w:rPr>
          <w:rFonts w:cs="Times New Roman"/>
        </w:rPr>
        <w:t>(McAllister and Ianelli, 1997)</w:t>
      </w:r>
      <w:r w:rsidR="00480F2C">
        <w:fldChar w:fldCharType="end"/>
      </w:r>
      <w:r>
        <w:t>.</w:t>
      </w:r>
    </w:p>
    <w:p w:rsidR="0041402F" w:rsidRDefault="0041402F" w:rsidP="0041402F">
      <w:pPr>
        <w:pStyle w:val="ListParagraph"/>
        <w:numPr>
          <w:ilvl w:val="0"/>
          <w:numId w:val="4"/>
        </w:numPr>
        <w:tabs>
          <w:tab w:val="left" w:pos="360"/>
        </w:tabs>
      </w:pPr>
      <w:r>
        <w:t>Heterogeneity among sampling units: Common application</w:t>
      </w:r>
      <w:r w:rsidR="007259EF">
        <w:t>s</w:t>
      </w:r>
      <w:r>
        <w:t xml:space="preserve"> of the multinomial distribution assumes that the probability </w:t>
      </w:r>
      <w:r>
        <w:rPr>
          <w:i/>
        </w:rPr>
        <w:t>p</w:t>
      </w:r>
      <w:r>
        <w:rPr>
          <w:i/>
          <w:vertAlign w:val="subscript"/>
        </w:rPr>
        <w:t>c</w:t>
      </w:r>
      <w:r>
        <w:t xml:space="preserve"> associated with each category </w:t>
      </w:r>
      <w:r>
        <w:rPr>
          <w:i/>
        </w:rPr>
        <w:t>c</w:t>
      </w:r>
      <w:r>
        <w:t xml:space="preserve"> is constant among many sampling units.  This assumption is often violated, e.g., when the average probability varies spatially </w:t>
      </w:r>
      <w:r>
        <w:fldChar w:fldCharType="begin"/>
      </w:r>
      <w:r>
        <w:instrText xml:space="preserve"> ADDIN ZOTERO_ITEM CSL_CITATION {"citationID":"2044cmf9lf","properties":{"formattedCitation":"(Thorson, 2014)","plainCitation":"(Thorson, 2014)"},"citationItems":[{"id":2693,"uris":["http://zotero.org/users/251206/items/GHJMCVAP"],"uri":["http://zotero.org/users/251206/items/GHJMCVAP"],"itemData":{"id":2693,"type":"article-journal","title":"Standardizing compositional data for stock assessment","container-title":"ICES Journal of Marine Science: Journal du Conseil","page":"1117-1128","volume":"71","issue":"5","source":"icesjms.oxfordjournals.org","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DOI":"10.1093/icesjms/fst224","ISSN":"1054-3139, 1095-9289","journalAbbreviation":"ICES J. Mar. Sci.","language":"en","author":[{"family":"Thorson","given":"James T."}],"issued":{"date-parts":[["2014",8,1]]}}}],"schema":"https://github.com/citation-style-language/schema/raw/master/csl-citation.json"} </w:instrText>
      </w:r>
      <w:r>
        <w:fldChar w:fldCharType="separate"/>
      </w:r>
      <w:r w:rsidRPr="0041402F">
        <w:rPr>
          <w:rFonts w:cs="Times New Roman"/>
        </w:rPr>
        <w:t>(Thorson, 2014)</w:t>
      </w:r>
      <w:r>
        <w:fldChar w:fldCharType="end"/>
      </w:r>
      <w:r>
        <w:t xml:space="preserve"> or between sampling tows </w:t>
      </w:r>
      <w:r>
        <w:fldChar w:fldCharType="begin"/>
      </w:r>
      <w:r>
        <w:instrText xml:space="preserve"> ADDIN ZOTERO_ITEM CSL_CITATION {"citationID":"lqoj7q9bc","properties":{"formattedCitation":"(Crone and Sampson, 1997)","plainCitation":"(Crone and Sampson, 1997)"},"citationItems":[{"id":1714,"uris":["http://zotero.org/users/251206/items/DZCPARXQ"],"uri":["http://zotero.org/users/251206/items/DZCPARXQ"],"itemData":{"id":1714,"type":"paper-conference","title":"Evaluation of assumed error structure in stock assessment models that use sample estimates of age composition.","container-title":"Int. Symp. on Fishery Stock Assessment Models for the 21st Century, Anchorage, Alaska, EEUU. 8Á11 Oct 1997.","source":"Google Scholar","URL":"http://www.sidalc.net/cgi-bin/wxis.exe/?IsisScript=LIBRI.xis&amp;method=post&amp;formato=2&amp;cantidad=1&amp;expresion=mfn=008911","author":[{"family":"Crone","given":"P. R."},{"family":"Sampson","given":"D. B."}],"issued":{"date-parts":[["1997"]]},"accessed":{"date-parts":[["2015",9,28]]}}}],"schema":"https://github.com/citation-style-language/schema/raw/master/csl-citation.json"} </w:instrText>
      </w:r>
      <w:r>
        <w:fldChar w:fldCharType="separate"/>
      </w:r>
      <w:r w:rsidRPr="0041402F">
        <w:rPr>
          <w:rFonts w:cs="Times New Roman"/>
        </w:rPr>
        <w:t>(Crone and Sampson, 1997)</w:t>
      </w:r>
      <w:r>
        <w:fldChar w:fldCharType="end"/>
      </w:r>
      <w:r w:rsidR="007259EF">
        <w:t xml:space="preserve">, such that data from different states or ports </w:t>
      </w:r>
      <w:r w:rsidR="004D08A5">
        <w:t>yield compositional data with different proportions for each category</w:t>
      </w:r>
      <w:r>
        <w:t>.</w:t>
      </w:r>
    </w:p>
    <w:p w:rsidR="00C92237" w:rsidRDefault="00FD3433" w:rsidP="008F7C4D">
      <w:pPr>
        <w:tabs>
          <w:tab w:val="left" w:pos="360"/>
        </w:tabs>
      </w:pPr>
      <w:r>
        <w:lastRenderedPageBreak/>
        <w:t xml:space="preserve">In practice, compositional data are standardized (sometimes termed “expanded”) to transform raw compositional sampling data into an aggregated estimate of the proportion in each category in a given year </w:t>
      </w:r>
      <w:r>
        <w:fldChar w:fldCharType="begin"/>
      </w:r>
      <w:r>
        <w:instrText xml:space="preserve"> ADDIN ZOTERO_ITEM CSL_CITATION {"citationID":"jqmO0VaS","properties":{"formattedCitation":"(Shelton et al., 2012; Thorson, 2014)","plainCitation":"(Shelton et al., 2012; Thorson, 2014)"},"citationItems":[{"id":693,"uris":["http://zotero.org/users/251206/items/WNWVBHP2"],"uri":["http://zotero.org/users/251206/items/WNWVBHP2"],"itemData":{"id":693,"type":"article-journal","title":"Estimating species composition and quantifying uncertainty in multispecies fisheries: hierarchical Bayesian models for stratified sampling protocols with missing data","container-title":"Canadian Journal of Fisheries and Aquatic Sciences","page":"231–246","volume":"69","issue":"2","source":"Google Scholar","shortTitle":"Estimating species composition and quantifying uncertainty in multispecies fisheries","author":[{"family":"Shelton","given":"A. O."},{"family":"Dick","given":"E. J."},{"family":"Pearson","given":"D. E."},{"family":"Ralston","given":"S."},{"family":"Mangel","given":"M."},{"family":"Walters","given":"C."}],"issued":{"date-parts":[["2012"]]}}},{"id":2693,"uris":["http://zotero.org/users/251206/items/GHJMCVAP"],"uri":["http://zotero.org/users/251206/items/GHJMCVAP"],"itemData":{"id":2693,"type":"article-journal","title":"Standardizing compositional data for stock assessment","container-title":"ICES Journal of Marine Science: Journal du Conseil","page":"1117-1128","volume":"71","issue":"5","source":"icesjms.oxfordjournals.org","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DOI":"10.1093/icesjms/fst224","ISSN":"1054-3139, 1095-9289","journalAbbreviation":"ICES J. Mar. Sci.","language":"en","author":[{"family":"Thorson","given":"James T."}],"issued":{"date-parts":[["2014",8,1]]}}}],"schema":"https://github.com/citation-style-language/schema/raw/master/csl-citation.json"} </w:instrText>
      </w:r>
      <w:r>
        <w:fldChar w:fldCharType="separate"/>
      </w:r>
      <w:r w:rsidRPr="00FD3433">
        <w:rPr>
          <w:rFonts w:cs="Times New Roman"/>
        </w:rPr>
        <w:t>(Shelton et al., 2012; Thorson, 2014)</w:t>
      </w:r>
      <w:r>
        <w:fldChar w:fldCharType="end"/>
      </w:r>
      <w:r>
        <w:t>.  Compositional standardization ideally results in an estimate of “input” sample size for the compositional data in a given year</w:t>
      </w:r>
      <w:r w:rsidR="00A109FE">
        <w:t xml:space="preserve">.  </w:t>
      </w:r>
      <w:r w:rsidR="00CE0AF0">
        <w:t>I</w:t>
      </w:r>
      <w:r w:rsidR="00A109FE">
        <w:t xml:space="preserve">nput sample size derived from compositional standardization methods is frequently a function of both (i) the number of boats and (ii) the total number of individual fishes that are sampled </w:t>
      </w:r>
      <w:r w:rsidR="00A109FE">
        <w:fldChar w:fldCharType="begin"/>
      </w:r>
      <w:r w:rsidR="00A109FE">
        <w:instrText xml:space="preserve"> ADDIN ZOTERO_ITEM CSL_CITATION {"citationID":"2819d267av","properties":{"formattedCitation":"(Crone and Sampson, 1997; Stewart and Hamel, 2014)","plainCitation":"(Crone and Sampson, 1997; Stewart and Hamel, 2014)"},"citationItems":[{"id":1714,"uris":["http://zotero.org/users/251206/items/DZCPARXQ"],"uri":["http://zotero.org/users/251206/items/DZCPARXQ"],"itemData":{"id":1714,"type":"paper-conference","title":"Evaluation of assumed error structure in stock assessment models that use sample estimates of age composition.","container-title":"Int. Symp. on Fishery Stock Assessment Models for the 21st Century, Anchorage, Alaska, EEUU. 8Á11 Oct 1997.","source":"Google Scholar","URL":"http://www.sidalc.net/cgi-bin/wxis.exe/?IsisScript=LIBRI.xis&amp;method=post&amp;formato=2&amp;cantidad=1&amp;expresion=mfn=008911","author":[{"family":"Crone","given":"P. R."},{"family":"Sampson","given":"D. B."}],"issued":{"date-parts":[["1997"]]},"accessed":{"date-parts":[["2015",9,28]]}}},{"id":2982,"uris":["http://zotero.org/users/251206/items/4DGKA8QE"],"uri":["http://zotero.org/users/251206/items/4DGKA8QE"],"itemData":{"id":2982,"type":"article-journal","title":"Bootstrapping of sample sizes for length-or age-composition data used in stock assessments","container-title":"Canadian Journal of Fisheries and Aquatic Sciences","page":"581–588","volume":"71","issue":"4","source":"Google Scholar","author":[{"family":"Stewart","given":"Ian J."},{"family":"Hamel","given":"Owen S."}],"issued":{"date-parts":[["2014"]]}}}],"schema":"https://github.com/citation-style-language/schema/raw/master/csl-citation.json"} </w:instrText>
      </w:r>
      <w:r w:rsidR="00A109FE">
        <w:fldChar w:fldCharType="separate"/>
      </w:r>
      <w:r w:rsidR="00A109FE" w:rsidRPr="00681378">
        <w:rPr>
          <w:rFonts w:cs="Times New Roman"/>
        </w:rPr>
        <w:t>(Crone and Sampson, 1997; Stewart and Hamel, 2014)</w:t>
      </w:r>
      <w:r w:rsidR="00A109FE">
        <w:fldChar w:fldCharType="end"/>
      </w:r>
      <w:r w:rsidR="00A109FE">
        <w:t xml:space="preserve">.  </w:t>
      </w:r>
    </w:p>
    <w:p w:rsidR="008369E9" w:rsidRDefault="00E7225D" w:rsidP="00CE0AF0">
      <w:pPr>
        <w:tabs>
          <w:tab w:val="left" w:pos="360"/>
        </w:tabs>
      </w:pPr>
      <w:r>
        <w:tab/>
        <w:t xml:space="preserve">The multinomial distribution is </w:t>
      </w:r>
      <w:r w:rsidR="00681378">
        <w:t>a</w:t>
      </w:r>
      <w:r w:rsidR="00664AC2">
        <w:t xml:space="preserve">lso </w:t>
      </w:r>
      <w:r w:rsidR="00515444">
        <w:t xml:space="preserve">often </w:t>
      </w:r>
      <w:r w:rsidR="00664AC2">
        <w:t xml:space="preserve">used in the likelihood </w:t>
      </w:r>
      <w:r>
        <w:t xml:space="preserve">function </w:t>
      </w:r>
      <w:r w:rsidR="00515444">
        <w:t xml:space="preserve">that </w:t>
      </w:r>
      <w:r>
        <w:t xml:space="preserve">is maximized to estimate parameters in an integrated assessment model.  </w:t>
      </w:r>
      <w:r w:rsidR="00CE0AF0">
        <w:t xml:space="preserve">Input sample size (calculated during compositional standardization) is often used as the sample size for this likelihood function, and therefore input sample size controls the weighting of compositional data relative to other data sources.  However, mis-specification of the stock assessment model may cause this input sample size to be an inappropriate measure of data weighting. </w:t>
      </w:r>
      <w:r w:rsidR="008369E9">
        <w:t xml:space="preserve"> As a thought experiment, imagine that all participants in a fishery made-up numbers for their reporting of fish sizes in their catch.  These data would have no information about the size-composition of the population, and a stock assessment model would have optimal performance if it assigned zero weight to these data.  As a less extreme example, age-composition data are often obtained by laboratory examination of fish samples (otoliths or spines), and these laboratory methods sometimes mis-identify the age of a given fish.  Ageing error will cause age-composition data to be a noisy measure of true age-composition, and </w:t>
      </w:r>
      <w:r w:rsidR="00C4199F">
        <w:t xml:space="preserve">such that increasing the sample size of age-composition data is only useful if ageing error is absent </w:t>
      </w:r>
      <w:r w:rsidR="00C4199F">
        <w:fldChar w:fldCharType="begin"/>
      </w:r>
      <w:r w:rsidR="00C4199F">
        <w:instrText xml:space="preserve"> ADDIN ZOTERO_ITEM CSL_CITATION {"citationID":"2bq3r0s0lv","properties":{"formattedCitation":"(Coggins and Quinn, 1998)","plainCitation":"(Coggins and Quinn, 1998)"},"citationItems":[{"id":2334,"uris":["http://zotero.org/users/251206/items/24HA9IZV"],"uri":["http://zotero.org/users/251206/items/24HA9IZV"],"itemData":{"id":2334,"type":"article-journal","title":"A simulation study of the effects of aging error and sample size on sustained yield estimates","container-title":"Fishery stock assessment models","page":"955–975","source":"Google Scholar","author":[{"family":"Coggins","given":"L. G."},{"family":"Quinn","given":"T. J."}],"issued":{"date-parts":[["1998"]]}}}],"schema":"https://github.com/citation-style-language/schema/raw/master/csl-citation.json"} </w:instrText>
      </w:r>
      <w:r w:rsidR="00C4199F">
        <w:fldChar w:fldCharType="separate"/>
      </w:r>
      <w:r w:rsidR="00C4199F" w:rsidRPr="00C4199F">
        <w:rPr>
          <w:rFonts w:cs="Times New Roman"/>
        </w:rPr>
        <w:t>(Coggins and Quinn, 1998)</w:t>
      </w:r>
      <w:r w:rsidR="00C4199F">
        <w:fldChar w:fldCharType="end"/>
      </w:r>
      <w:r w:rsidR="008369E9">
        <w:t xml:space="preserve">.  </w:t>
      </w:r>
      <w:r w:rsidR="00C4199F">
        <w:t>However, i</w:t>
      </w:r>
      <w:r w:rsidR="008369E9">
        <w:t xml:space="preserve">f the stock assessment model uses </w:t>
      </w:r>
      <w:r w:rsidR="00C4199F">
        <w:t xml:space="preserve">double-reading and </w:t>
      </w:r>
      <w:r w:rsidR="008369E9">
        <w:t>ageing-error methods to correct for the ageing error</w:t>
      </w:r>
      <w:r w:rsidR="00C4199F">
        <w:t xml:space="preserve"> </w:t>
      </w:r>
      <w:r w:rsidR="00C4199F">
        <w:fldChar w:fldCharType="begin"/>
      </w:r>
      <w:r w:rsidR="00C4199F">
        <w:instrText xml:space="preserve"> ADDIN ZOTERO_ITEM CSL_CITATION {"citationID":"2jto3i418u","properties":{"formattedCitation":"(Methot and Wetzel, 2013; Punt et al., 2008)","plainCitation":"(Methot and Wetzel, 2013; Punt et al., 2008)"},"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id":404,"uris":["http://zotero.org/users/251206/items/K9PAXT35"],"uri":["http://zotero.org/users/251206/items/K9PAXT35"],"itemData":{"id":404,"type":"article-journal","title":"Quantifying age-reading error for use in fisheries stock assessments, with application to species in Australia's southern and eastern scalefish and shark fishery","container-title":"Canadian Journal of Fisheries and Aquatic Sciences","page":"1991–2005","volume":"65","issue":"9","source":"Google Scholar","author":[{"family":"Punt","given":"André E."},{"family":"Smith","given":"D. C"},{"family":"KrusicGolub","given":"K."},{"family":"Robertson","given":"S."}],"issued":{"date-parts":[["2008"]]}}}],"schema":"https://github.com/citation-style-language/schema/raw/master/csl-citation.json"} </w:instrText>
      </w:r>
      <w:r w:rsidR="00C4199F">
        <w:fldChar w:fldCharType="separate"/>
      </w:r>
      <w:r w:rsidR="00C4199F" w:rsidRPr="00C4199F">
        <w:rPr>
          <w:rFonts w:cs="Times New Roman"/>
        </w:rPr>
        <w:t>(Methot and Wetzel, 2013; Punt et al., 2008)</w:t>
      </w:r>
      <w:r w:rsidR="00C4199F">
        <w:fldChar w:fldCharType="end"/>
      </w:r>
      <w:r w:rsidR="008369E9">
        <w:t xml:space="preserve">, these data might again be a useful measure </w:t>
      </w:r>
      <w:r w:rsidR="00C4199F">
        <w:t xml:space="preserve">of population age structure.  </w:t>
      </w:r>
      <w:r w:rsidR="00C4199F">
        <w:lastRenderedPageBreak/>
        <w:t xml:space="preserve">This example highlights that the proper weight of composition data depends upon the specification of the model, where model misspecification (e.g., neglecting the impact of ageing error) results in a lower optimal weight for compositional data.  </w:t>
      </w:r>
    </w:p>
    <w:p w:rsidR="00956D4B" w:rsidRDefault="00C4199F" w:rsidP="00F92AD3">
      <w:pPr>
        <w:tabs>
          <w:tab w:val="left" w:pos="360"/>
        </w:tabs>
      </w:pPr>
      <w:r>
        <w:tab/>
      </w:r>
      <w:r w:rsidR="007F0DF7">
        <w:t>These considerations therefore suggest that t</w:t>
      </w:r>
      <w:r>
        <w:t xml:space="preserve">he optimal weighting of compositional data depends upon the match between the specified model and the </w:t>
      </w:r>
      <w:r w:rsidR="007F0DF7">
        <w:t xml:space="preserve">true </w:t>
      </w:r>
      <w:r>
        <w:t xml:space="preserve">data-generating process.  </w:t>
      </w:r>
      <w:r w:rsidR="0052109C">
        <w:t xml:space="preserve">This conclusion implies that compositional weighting can be accomplished by inspecting the goodness-of-fit between compositional data and estimated proportions from the assessment model, and decreasing the sample size for data that generally do not match.  This </w:t>
      </w:r>
      <w:r w:rsidR="00956D4B">
        <w:t xml:space="preserve">process </w:t>
      </w:r>
      <w:r w:rsidR="0052109C">
        <w:t xml:space="preserve">was in fact suggested by McAllister and Ianelli </w:t>
      </w:r>
      <w:r w:rsidR="0052109C">
        <w:fldChar w:fldCharType="begin"/>
      </w:r>
      <w:r w:rsidR="0052109C">
        <w:instrText xml:space="preserve"> ADDIN ZOTERO_ITEM CSL_CITATION {"citationID":"28qsrc9723","properties":{"formattedCitation":"(1997)","plainCitation":"(1997)"},"citationItems":[{"id":213,"uris":["http://zotero.org/users/251206/items/657RZN7H"],"uri":["http://zotero.org/users/251206/items/657RZN7H"],"itemData":{"id":213,"type":"article-journal","title":"Bayesian stock assessment using catch-age data and the sampling: importance resampling algorithm","container-title":"Canadian Journal of Fisheries and Aquatic Sciences","page":"284–300","volume":"54","issue":"2","source":"Google Scholar","shortTitle":"Bayesian stock assessment using catch-age data and the sampling","author":[{"family":"McAllister","given":"Murdoch K."},{"family":"Ianelli","given":"James N."}],"issued":{"date-parts":[["1997"]]}},"suppress-author":true}],"schema":"https://github.com/citation-style-language/schema/raw/master/csl-citation.json"} </w:instrText>
      </w:r>
      <w:r w:rsidR="0052109C">
        <w:fldChar w:fldCharType="separate"/>
      </w:r>
      <w:r w:rsidR="0052109C" w:rsidRPr="0052109C">
        <w:rPr>
          <w:rFonts w:cs="Times New Roman"/>
        </w:rPr>
        <w:t>(1997)</w:t>
      </w:r>
      <w:r w:rsidR="0052109C">
        <w:fldChar w:fldCharType="end"/>
      </w:r>
      <w:r w:rsidR="00956D4B">
        <w:t xml:space="preserve">, who proposed estimating the “effective sample size” for compositional data via the match between predicted and observed compositional data.  However, the McAllister-Ianelli approach requires the following steps: (1) fit the assessment model to available data; (2) extract estimates of compositional proportions; (3) calculate the effective sample size; (4) input the new effective sample size; (5) iterate steps 1-4 a fixed number of times, or until subsequent iterations do not change the estimate of effective sample size.  </w:t>
      </w:r>
      <w:r w:rsidR="00BE69C6">
        <w:t xml:space="preserve">Decreasing the effective sample size has identical impact to decreasing the weight of the multinomial likelihood function by a fixed amount </w:t>
      </w:r>
      <w:r w:rsidR="00BE69C6">
        <w:fldChar w:fldCharType="begin"/>
      </w:r>
      <w:r w:rsidR="00BE69C6">
        <w:instrText xml:space="preserve"> ADDIN ZOTERO_ITEM CSL_CITATION {"citationID":"7hi70v829","properties":{"formattedCitation":"(Francis, 2011)","plainCitation":"(Francis, 2011)"},"citationItems":[{"id":273,"uris":["http://zotero.org/users/251206/items/E5FCGMTV"],"uri":["http://zotero.org/users/251206/items/E5FCGMTV"],"itemData":{"id":273,"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rsidR="00BE69C6">
        <w:fldChar w:fldCharType="separate"/>
      </w:r>
      <w:r w:rsidR="00BE69C6" w:rsidRPr="00BE69C6">
        <w:rPr>
          <w:rFonts w:cs="Times New Roman"/>
        </w:rPr>
        <w:t>(Francis, 2011)</w:t>
      </w:r>
      <w:r w:rsidR="00BE69C6">
        <w:fldChar w:fldCharType="end"/>
      </w:r>
      <w:r w:rsidR="00BE69C6">
        <w:t xml:space="preserve">.  </w:t>
      </w:r>
      <w:r w:rsidR="00956D4B">
        <w:t xml:space="preserve">This iterative-reweighting algorithm has several draw-backs, including being infeasuble to re-do for every sensitivity run, inability to incorporate into simulation designs, and difficulties when estimating likelihood profiles for stock assessment parameters.  </w:t>
      </w:r>
    </w:p>
    <w:p w:rsidR="00956D4B" w:rsidRDefault="00956D4B" w:rsidP="00F92AD3">
      <w:pPr>
        <w:tabs>
          <w:tab w:val="left" w:pos="360"/>
        </w:tabs>
      </w:pPr>
      <w:r>
        <w:tab/>
        <w:t xml:space="preserve">In the following, wee seek to develop a method to estimate effective sample size during parameter estimation.  Ideally, this would involve estimating a new parameter which governs the ratio of input and effective sample size.  Uncertainty in this parameter could then be estimated using conventional methods </w:t>
      </w:r>
      <w:r>
        <w:fldChar w:fldCharType="begin"/>
      </w:r>
      <w:r>
        <w:instrText xml:space="preserve"> ADDIN ZOTERO_ITEM CSL_CITATION {"citationID":"ak5v9a7h8","properties":{"formattedCitation":"(Magnusson et al., 2013)","plainCitation":"(Magnusson et al., 2013)"},"citationItems":[{"id":2954,"uris":["http://zotero.org/users/251206/items/39GE8VU7"],"uri":["http://zotero.org/users/251206/items/39GE8VU7"],"itemData":{"id":2954,"type":"article-journal","title":"Measuring uncertainty in fisheries stock assessment: the delta method, bootstrap, and MCMC","container-title":"Fish and Fisheries","page":"325–342","volume":"14","issue":"3","source":"Google Scholar","shortTitle":"Measuring uncertainty in fisheries stock assessment","author":[{"family":"Magnusson","given":"Arni"},{"family":"Punt","given":"André E."},{"family":"Hilborn","given":"Ray"}],"issued":{"date-parts":[["2013"]]}}}],"schema":"https://github.com/citation-style-language/schema/raw/master/csl-citation.json"} </w:instrText>
      </w:r>
      <w:r>
        <w:fldChar w:fldCharType="separate"/>
      </w:r>
      <w:r w:rsidRPr="00956D4B">
        <w:rPr>
          <w:rFonts w:cs="Times New Roman"/>
        </w:rPr>
        <w:t>(Magnusson et al., 2013)</w:t>
      </w:r>
      <w:r>
        <w:fldChar w:fldCharType="end"/>
      </w:r>
      <w:r>
        <w:t xml:space="preserve">, and its uncertainty could be propogated </w:t>
      </w:r>
      <w:r>
        <w:lastRenderedPageBreak/>
        <w:t xml:space="preserve">and evaluated during stock projections.  </w:t>
      </w:r>
      <w:r w:rsidR="00BE69C6">
        <w:t xml:space="preserve">For this purpose, we propose using a Dirichlet-multinomial distribution as the likelihood function of compositional data in an integrated assessment model.  We show that this distribution involves estimating a new parameter, and can be parameterized such that it estimates an approximately linear relationship between input and effective sample size.  We incorporate this new distribution into the Stock Synthesis stock assessment software, which is widely used in the United States and internationally </w:t>
      </w:r>
      <w:r w:rsidR="00BE69C6">
        <w:fldChar w:fldCharType="begin"/>
      </w:r>
      <w:r w:rsidR="00BE69C6">
        <w:instrText xml:space="preserve"> ADDIN ZOTERO_ITEM CSL_CITATION {"citationID":"lqdfn54el","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E69C6">
        <w:fldChar w:fldCharType="separate"/>
      </w:r>
      <w:r w:rsidR="00BE69C6" w:rsidRPr="00BE69C6">
        <w:rPr>
          <w:rFonts w:cs="Times New Roman"/>
        </w:rPr>
        <w:t>(Methot and Wetzel, 2013)</w:t>
      </w:r>
      <w:r w:rsidR="00BE69C6">
        <w:fldChar w:fldCharType="end"/>
      </w:r>
      <w:r w:rsidR="00BE69C6">
        <w:t xml:space="preserve">.  We then use a case study and simulation experiment to show that the Dirichlet-multinomial likelihood function </w:t>
      </w:r>
      <w:r w:rsidR="00385CA4">
        <w:t xml:space="preserve">provides </w:t>
      </w:r>
      <w:r w:rsidR="00BE69C6">
        <w:t xml:space="preserve">estimates </w:t>
      </w:r>
      <w:r w:rsidR="00B360F9">
        <w:t xml:space="preserve">of </w:t>
      </w:r>
      <w:r w:rsidR="00BE69C6">
        <w:t xml:space="preserve">effective sample size that </w:t>
      </w:r>
      <w:r w:rsidR="00B360F9">
        <w:t xml:space="preserve">are </w:t>
      </w:r>
      <w:r w:rsidR="00BE69C6">
        <w:t xml:space="preserve">similar to the McAllister-Ianelli method, but without requiring iterative re-running of the assessment model. </w:t>
      </w:r>
    </w:p>
    <w:p w:rsidR="003A63B5" w:rsidRPr="003A63B5" w:rsidRDefault="003A63B5" w:rsidP="00F92AD3">
      <w:pPr>
        <w:tabs>
          <w:tab w:val="left" w:pos="360"/>
        </w:tabs>
        <w:rPr>
          <w:b/>
        </w:rPr>
      </w:pPr>
      <w:r w:rsidRPr="003A63B5">
        <w:rPr>
          <w:b/>
        </w:rPr>
        <w:t>Methods</w:t>
      </w:r>
    </w:p>
    <w:p w:rsidR="003A09D6" w:rsidRPr="00655DC4" w:rsidRDefault="0041622D" w:rsidP="00F92AD3">
      <w:pPr>
        <w:tabs>
          <w:tab w:val="left" w:pos="360"/>
        </w:tabs>
        <w:rPr>
          <w:i/>
        </w:rPr>
      </w:pPr>
      <w:r>
        <w:rPr>
          <w:i/>
        </w:rPr>
        <w:t>Introducing the Dirichlet-m</w:t>
      </w:r>
      <w:r w:rsidR="003A09D6">
        <w:rPr>
          <w:i/>
        </w:rPr>
        <w:t>ultinomial distribution</w:t>
      </w:r>
    </w:p>
    <w:p w:rsidR="003A09D6" w:rsidRDefault="003A09D6" w:rsidP="00F92AD3">
      <w:pPr>
        <w:tabs>
          <w:tab w:val="left" w:pos="360"/>
        </w:tabs>
      </w:pPr>
      <w:r>
        <w:t>We here use a Dirichlet-Multinomial distribution:</w:t>
      </w:r>
    </w:p>
    <w:p w:rsidR="003A09D6" w:rsidRDefault="003A09D6" w:rsidP="00F92AD3">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rsidR="008D292E" w:rsidRDefault="008D292E" w:rsidP="008D292E">
      <w:pPr>
        <w:tabs>
          <w:tab w:val="left" w:pos="360"/>
          <w:tab w:val="left" w:pos="5760"/>
        </w:tabs>
        <w:rPr>
          <w:rFonts w:eastAsiaTheme="minorEastAsia" w:cs="Times New Roman"/>
          <w:szCs w:val="24"/>
        </w:rPr>
      </w:pPr>
      <w:r>
        <w:rPr>
          <w:rFonts w:cs="Times New Roman"/>
          <w:szCs w:val="24"/>
        </w:rPr>
        <w:t xml:space="preserve">where </w:t>
      </w:r>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proportion at age in the available data such that</w:t>
      </w:r>
      <w:r>
        <w:rPr>
          <w:rFonts w:cs="Times New Roman"/>
          <w:szCs w:val="24"/>
        </w:rPr>
        <w:t xml:space="preserve"> </w:t>
      </w:r>
      <m:oMath>
        <m:nary>
          <m:naryPr>
            <m:chr m:val="∑"/>
            <m:limLoc m:val="subSup"/>
            <m:ctrlPr>
              <w:rPr>
                <w:rFonts w:ascii="Cambria Math" w:hAnsi="Cambria Math" w:cs="Times New Roman"/>
                <w:i/>
                <w:szCs w:val="24"/>
              </w:rPr>
            </m:ctrlPr>
          </m:naryPr>
          <m:sub>
            <m:r>
              <w:rPr>
                <w:rFonts w:ascii="Cambria Math" w:hAnsi="Cambria Math" w:cs="Times New Roman"/>
                <w:szCs w:val="24"/>
              </w:rPr>
              <m:t>a=1</m:t>
            </m:r>
          </m:sub>
          <m:sup>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max</m:t>
                </m:r>
              </m:sub>
            </m:sSub>
          </m:sup>
          <m:e>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hAnsi="Cambria Math" w:cs="Times New Roman"/>
            <w:szCs w:val="24"/>
          </w:rPr>
          <m:t>=1</m:t>
        </m:r>
      </m:oMath>
      <w:r>
        <w:rPr>
          <w:rFonts w:eastAsiaTheme="minorEastAsia" w:cs="Times New Roman"/>
          <w:szCs w:val="24"/>
        </w:rPr>
        <w:t xml:space="preserve">, </w:t>
      </w:r>
      <w:r>
        <w:rPr>
          <w:rFonts w:eastAsiaTheme="minorEastAsia" w:cs="Times New Roman"/>
          <w:i/>
          <w:szCs w:val="24"/>
        </w:rPr>
        <w:t>N</w:t>
      </w:r>
      <w:r>
        <w:rPr>
          <w:rFonts w:eastAsiaTheme="minorEastAsia" w:cs="Times New Roman"/>
          <w:szCs w:val="24"/>
        </w:rPr>
        <w:t xml:space="preserve"> is the total number of samples in the available data (which is restricted to any non-negative real numb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estimated proportion at age (such that </w:t>
      </w:r>
      <m:oMath>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r>
              <w:rPr>
                <w:rFonts w:ascii="Cambria Math" w:eastAsiaTheme="minorEastAsia" w:hAnsi="Cambria Math" w:cs="Times New Roman"/>
                <w:szCs w:val="24"/>
              </w:rPr>
              <m:t>A</m:t>
            </m:r>
          </m:sup>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eastAsiaTheme="minorEastAsia" w:hAnsi="Cambria Math" w:cs="Times New Roman"/>
            <w:szCs w:val="24"/>
          </w:rPr>
          <m:t>=1</m:t>
        </m:r>
      </m:oMath>
      <w:r>
        <w:rPr>
          <w:rFonts w:eastAsiaTheme="minorEastAsia" w:cs="Times New Roman"/>
          <w:szCs w:val="24"/>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oMath>
      <w:r>
        <w:rPr>
          <w:rFonts w:eastAsiaTheme="minorEastAsia" w:cs="Times New Roman"/>
          <w:szCs w:val="24"/>
        </w:rPr>
        <w:t xml:space="preserve"> is the estimated variance inflation coefficient (we use the gamma function, rather than the conventional factorial function, so that the Dirichlet-Multinomial is defined for all non-negative sample sizes </w:t>
      </w:r>
      <w:r>
        <w:rPr>
          <w:rFonts w:eastAsiaTheme="minorEastAsia" w:cs="Times New Roman"/>
          <w:i/>
          <w:szCs w:val="24"/>
        </w:rPr>
        <w:t>N</w:t>
      </w:r>
      <w:r>
        <w:rPr>
          <w:rFonts w:eastAsiaTheme="minorEastAsia" w:cs="Times New Roman"/>
          <w:szCs w:val="24"/>
        </w:rPr>
        <w:t xml:space="preserve">). </w:t>
      </w:r>
      <w:commentRangeStart w:id="0"/>
      <w:r>
        <w:rPr>
          <w:rFonts w:eastAsiaTheme="minorEastAsia" w:cs="Times New Roman"/>
          <w:szCs w:val="24"/>
        </w:rPr>
        <w:t xml:space="preserve">The first term </w:t>
      </w:r>
      <m:oMath>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oMath>
      <w:r>
        <w:rPr>
          <w:rFonts w:eastAsiaTheme="minorEastAsia" w:cs="Times New Roman"/>
          <w:szCs w:val="24"/>
        </w:rPr>
        <w:t xml:space="preserve"> </w:t>
      </w:r>
      <w:commentRangeEnd w:id="0"/>
      <w:r>
        <w:rPr>
          <w:rStyle w:val="CommentReference"/>
        </w:rPr>
        <w:commentReference w:id="0"/>
      </w:r>
      <w:r>
        <w:rPr>
          <w:rFonts w:eastAsiaTheme="minorEastAsia" w:cs="Times New Roman"/>
          <w:szCs w:val="24"/>
        </w:rPr>
        <w:t xml:space="preserve">does not depend upon the parameters, but ensures that as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oMath>
      <w:r>
        <w:rPr>
          <w:rFonts w:eastAsiaTheme="minorEastAsia" w:cs="Times New Roman"/>
          <w:szCs w:val="24"/>
        </w:rPr>
        <w:t xml:space="preserve">, </w:t>
      </w:r>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oMath>
      <w:r>
        <w:rPr>
          <w:rFonts w:eastAsiaTheme="minorEastAsia" w:cs="Times New Roman"/>
          <w:szCs w:val="24"/>
        </w:rPr>
        <w:t>:</w:t>
      </w:r>
    </w:p>
    <w:p w:rsidR="008D292E" w:rsidRDefault="008D292E" w:rsidP="008D292E">
      <w:pPr>
        <w:tabs>
          <w:tab w:val="left" w:pos="360"/>
          <w:tab w:val="left" w:pos="5760"/>
        </w:tabs>
        <w:rPr>
          <w:rFonts w:eastAsiaTheme="minorEastAsia"/>
          <w:szCs w:val="24"/>
        </w:rPr>
      </w:pPr>
      <m:oMathPara>
        <m:oMath>
          <m:r>
            <w:rPr>
              <w:rFonts w:ascii="Cambria Math" w:eastAsiaTheme="minorEastAsia"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N!</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d>
                  <m:r>
                    <w:rPr>
                      <w:rFonts w:ascii="Cambria Math" w:eastAsiaTheme="minorEastAsia" w:hAnsi="Cambria Math" w:cs="Times New Roman"/>
                      <w:szCs w:val="24"/>
                    </w:rPr>
                    <m:t>!</m:t>
                  </m:r>
                </m:e>
              </m:nary>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sup>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sup>
              </m:sSup>
            </m:e>
          </m:nary>
        </m:oMath>
      </m:oMathPara>
    </w:p>
    <w:p w:rsidR="008D292E" w:rsidRDefault="008D292E" w:rsidP="008D292E">
      <w:pPr>
        <w:tabs>
          <w:tab w:val="left" w:pos="360"/>
          <w:tab w:val="left" w:pos="5760"/>
        </w:tabs>
        <w:rPr>
          <w:rFonts w:eastAsiaTheme="minorEastAsia"/>
          <w:szCs w:val="24"/>
        </w:rPr>
      </w:pPr>
      <w:r>
        <w:rPr>
          <w:rFonts w:eastAsiaTheme="minorEastAsia"/>
          <w:szCs w:val="24"/>
        </w:rPr>
        <w:lastRenderedPageBreak/>
        <w:t xml:space="preserve">i.e., that the Dirichlet-multinomial reduces to the multinomial likelihood as the variance-inflation coefficient goes to infinity.  </w:t>
      </w:r>
    </w:p>
    <w:p w:rsidR="003A09D6" w:rsidRDefault="008D292E" w:rsidP="008D292E">
      <w:pPr>
        <w:tabs>
          <w:tab w:val="left" w:pos="360"/>
          <w:tab w:val="left" w:pos="5760"/>
        </w:tabs>
        <w:rPr>
          <w:rFonts w:eastAsiaTheme="minorEastAsia"/>
          <w:szCs w:val="24"/>
        </w:rPr>
      </w:pPr>
      <w:r>
        <w:rPr>
          <w:rFonts w:eastAsiaTheme="minorEastAsia"/>
          <w:i/>
          <w:szCs w:val="24"/>
        </w:rPr>
        <w:t xml:space="preserve"> </w:t>
      </w:r>
      <w:r w:rsidR="0041622D">
        <w:rPr>
          <w:rFonts w:eastAsiaTheme="minorEastAsia"/>
          <w:i/>
          <w:szCs w:val="24"/>
        </w:rPr>
        <w:t>Computing the e</w:t>
      </w:r>
      <w:r w:rsidR="003A09D6">
        <w:rPr>
          <w:rFonts w:eastAsiaTheme="minorEastAsia"/>
          <w:i/>
          <w:szCs w:val="24"/>
        </w:rPr>
        <w:t>ffective sample size</w:t>
      </w:r>
      <w:r w:rsidR="003A09D6">
        <w:rPr>
          <w:rFonts w:eastAsiaTheme="minorEastAsia"/>
          <w:szCs w:val="24"/>
        </w:rPr>
        <w:t>:</w:t>
      </w:r>
    </w:p>
    <w:p w:rsidR="00F71AA0" w:rsidRPr="00F71AA0" w:rsidRDefault="003A09D6" w:rsidP="00F71AA0">
      <w:pPr>
        <w:tabs>
          <w:tab w:val="left" w:pos="360"/>
          <w:tab w:val="left" w:pos="5760"/>
        </w:tabs>
        <w:rPr>
          <w:rFonts w:eastAsiaTheme="minorEastAsia"/>
          <w:szCs w:val="24"/>
        </w:rPr>
      </w:pPr>
      <w:r>
        <w:rPr>
          <w:rFonts w:eastAsiaTheme="minorEastAsia"/>
          <w:szCs w:val="24"/>
        </w:rPr>
        <w:t xml:space="preserve">We define the effective sample size </w:t>
      </w:r>
      <w:r w:rsidR="00F71AA0">
        <w:rPr>
          <w:rFonts w:eastAsiaTheme="minorEastAsia"/>
          <w:szCs w:val="24"/>
        </w:rPr>
        <w:t>of a distribution</w:t>
      </w:r>
      <w:r>
        <w:rPr>
          <w:rFonts w:eastAsiaTheme="minorEastAsia"/>
          <w:szCs w:val="24"/>
        </w:rPr>
        <w:t xml:space="preserve"> </w:t>
      </w:r>
      <w:r w:rsidR="00F71AA0">
        <w:rPr>
          <w:rFonts w:eastAsiaTheme="minorEastAsia"/>
          <w:szCs w:val="24"/>
        </w:rPr>
        <w:t xml:space="preserve">for compositional data </w:t>
      </w:r>
      <w:r w:rsidR="00F71AA0">
        <w:rPr>
          <w:rFonts w:eastAsiaTheme="minorEastAsia"/>
          <w:i/>
          <w:szCs w:val="24"/>
        </w:rPr>
        <w:t>c</w:t>
      </w:r>
      <w:r w:rsidR="00F71AA0">
        <w:rPr>
          <w:rFonts w:eastAsiaTheme="minorEastAsia"/>
          <w:szCs w:val="24"/>
        </w:rPr>
        <w:t xml:space="preserve"> </w:t>
      </w:r>
      <w:r>
        <w:rPr>
          <w:rFonts w:eastAsiaTheme="minorEastAsia"/>
          <w:szCs w:val="24"/>
        </w:rPr>
        <w:t>as the sample size of a multinomial distribution</w:t>
      </w:r>
      <w:r w:rsidR="00F71AA0">
        <w:rPr>
          <w:rFonts w:eastAsiaTheme="minorEastAsia"/>
          <w:szCs w:val="24"/>
        </w:rPr>
        <w:t xml:space="preserve"> </w:t>
      </w:r>
      <m:oMath>
        <m:r>
          <w:rPr>
            <w:rFonts w:ascii="Cambria Math" w:hAnsi="Cambria Math"/>
          </w:rPr>
          <m:t>c~Multinomial(</m:t>
        </m:r>
        <m:acc>
          <m:accPr>
            <m:chr m:val="̃"/>
            <m:ctrlPr>
              <w:rPr>
                <w:rFonts w:ascii="Cambria Math" w:hAnsi="Cambria Math"/>
                <w:i/>
              </w:rPr>
            </m:ctrlPr>
          </m:accPr>
          <m:e>
            <m:r>
              <w:rPr>
                <w:rFonts w:ascii="Cambria Math" w:hAnsi="Cambria Math"/>
              </w:rPr>
              <m:t>π</m:t>
            </m:r>
          </m:e>
        </m:acc>
        <m:r>
          <w:rPr>
            <w:rFonts w:ascii="Cambria Math" w:eastAsiaTheme="minorEastAsia" w:hAnsi="Cambria Math"/>
          </w:rPr>
          <m:t>,N)</m:t>
        </m:r>
      </m:oMath>
      <w:r w:rsidR="00F71AA0">
        <w:rPr>
          <w:rFonts w:eastAsiaTheme="minorEastAsia"/>
        </w:rPr>
        <w:t xml:space="preserve"> </w:t>
      </w:r>
      <w:r>
        <w:rPr>
          <w:rFonts w:eastAsiaTheme="minorEastAsia"/>
          <w:szCs w:val="24"/>
        </w:rPr>
        <w:t>that has the same variance</w:t>
      </w:r>
      <w:r w:rsidR="00F71AA0">
        <w:rPr>
          <w:rFonts w:eastAsiaTheme="minorEastAsia"/>
          <w:szCs w:val="24"/>
        </w:rPr>
        <w:t xml:space="preserve">.  </w:t>
      </w:r>
      <w:r w:rsidR="00F71AA0">
        <w:t xml:space="preserve">The variance of a single element from a multinomial distribution is </w:t>
      </w:r>
    </w:p>
    <w:p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oMath>
      </m:oMathPara>
    </w:p>
    <w:p w:rsidR="00F71AA0" w:rsidRDefault="00F71AA0" w:rsidP="00F71AA0">
      <w:pPr>
        <w:tabs>
          <w:tab w:val="left" w:pos="360"/>
          <w:tab w:val="left" w:pos="5760"/>
        </w:tabs>
        <w:rPr>
          <w:rFonts w:eastAsiaTheme="minorEastAsia"/>
        </w:rPr>
      </w:pPr>
      <w:r>
        <w:rPr>
          <w:rFonts w:eastAsiaTheme="minorEastAsia"/>
        </w:rPr>
        <w:t xml:space="preserve">where </w:t>
      </w:r>
      <w:r>
        <w:rPr>
          <w:rFonts w:eastAsiaTheme="minorEastAsia"/>
          <w:i/>
        </w:rPr>
        <w:t>N</w:t>
      </w:r>
      <w:r>
        <w:rPr>
          <w:rFonts w:eastAsiaTheme="minorEastAsia"/>
        </w:rPr>
        <w:t xml:space="preserve"> is the sample size.  Defining observed propor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r>
          <w:rPr>
            <w:rFonts w:ascii="Cambria Math" w:eastAsiaTheme="minorEastAsia" w:hAnsi="Cambria Math"/>
          </w:rPr>
          <m:t>/N</m:t>
        </m:r>
      </m:oMath>
      <w:r>
        <w:rPr>
          <w:rFonts w:eastAsiaTheme="minorEastAsia"/>
        </w:rPr>
        <w:t>, we see that:</w:t>
      </w:r>
    </w:p>
    <w:p w:rsidR="00F71AA0" w:rsidRPr="00F71AA0"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num>
            <m:den>
              <m:r>
                <w:rPr>
                  <w:rFonts w:ascii="Cambria Math" w:hAnsi="Cambria Math"/>
                </w:rPr>
                <m:t>N</m:t>
              </m:r>
            </m:den>
          </m:f>
        </m:oMath>
      </m:oMathPara>
    </w:p>
    <w:p w:rsidR="00F71AA0" w:rsidRPr="004974F4" w:rsidRDefault="00F71AA0" w:rsidP="00F71AA0">
      <w:pPr>
        <w:tabs>
          <w:tab w:val="left" w:pos="360"/>
          <w:tab w:val="left" w:pos="5760"/>
        </w:tabs>
        <w:rPr>
          <w:rFonts w:eastAsiaTheme="minorEastAsia"/>
        </w:rPr>
      </w:pPr>
      <w:r>
        <w:rPr>
          <w:rFonts w:eastAsiaTheme="minorEastAsia"/>
        </w:rPr>
        <w:t>i.e., variance decreases as the reciprocal of sample size.</w:t>
      </w:r>
    </w:p>
    <w:p w:rsidR="003A09D6" w:rsidRDefault="00F71AA0" w:rsidP="00F92AD3">
      <w:pPr>
        <w:tabs>
          <w:tab w:val="left" w:pos="360"/>
          <w:tab w:val="left" w:pos="5760"/>
        </w:tabs>
        <w:rPr>
          <w:rFonts w:eastAsiaTheme="minorEastAsia"/>
          <w:szCs w:val="24"/>
        </w:rPr>
      </w:pPr>
      <w:r>
        <w:rPr>
          <w:rFonts w:eastAsiaTheme="minorEastAsia"/>
          <w:szCs w:val="24"/>
        </w:rPr>
        <w:tab/>
      </w:r>
      <w:r w:rsidR="003A09D6">
        <w:rPr>
          <w:rFonts w:eastAsiaTheme="minorEastAsia"/>
          <w:szCs w:val="24"/>
        </w:rPr>
        <w:t xml:space="preserve">We </w:t>
      </w:r>
      <w:r>
        <w:rPr>
          <w:rFonts w:eastAsiaTheme="minorEastAsia"/>
          <w:szCs w:val="24"/>
        </w:rPr>
        <w:t xml:space="preserve">next introduce </w:t>
      </w:r>
      <w:r w:rsidR="003A09D6">
        <w:rPr>
          <w:rFonts w:eastAsiaTheme="minorEastAsia"/>
          <w:szCs w:val="24"/>
        </w:rPr>
        <w:t>a Dirichlet distribution:</w:t>
      </w:r>
    </w:p>
    <w:p w:rsidR="003A09D6" w:rsidRDefault="00A109FE" w:rsidP="00F92AD3">
      <w:pPr>
        <w:tabs>
          <w:tab w:val="left" w:pos="360"/>
          <w:tab w:val="left" w:pos="5760"/>
        </w:tabs>
        <w:rPr>
          <w:rFonts w:eastAsiaTheme="minorEastAsia"/>
          <w:szCs w:val="24"/>
        </w:rPr>
      </w:pPr>
      <m:oMathPara>
        <m:oMath>
          <m:acc>
            <m:accPr>
              <m:chr m:val="̃"/>
              <m:ctrlPr>
                <w:rPr>
                  <w:rFonts w:ascii="Cambria Math" w:hAnsi="Cambria Math"/>
                  <w:i/>
                </w:rPr>
              </m:ctrlPr>
            </m:accPr>
            <m:e>
              <m:r>
                <w:rPr>
                  <w:rFonts w:ascii="Cambria Math" w:hAnsi="Cambria Math"/>
                </w:rPr>
                <m:t>π</m:t>
              </m:r>
            </m:e>
          </m:acc>
          <m:r>
            <w:rPr>
              <w:rFonts w:ascii="Cambria Math" w:eastAsiaTheme="minorEastAsia" w:hAnsi="Cambria Math"/>
              <w:szCs w:val="24"/>
            </w:rPr>
            <m:t>~Dirichlet(β</m:t>
          </m:r>
          <m:r>
            <w:rPr>
              <w:rFonts w:ascii="Cambria Math" w:hAnsi="Cambria Math"/>
            </w:rPr>
            <m:t>π</m:t>
          </m:r>
          <m:r>
            <w:rPr>
              <w:rFonts w:ascii="Cambria Math" w:eastAsiaTheme="minorEastAsia" w:hAnsi="Cambria Math"/>
              <w:szCs w:val="24"/>
            </w:rPr>
            <m:t>)</m:t>
          </m:r>
        </m:oMath>
      </m:oMathPara>
    </w:p>
    <w:p w:rsidR="00F71AA0" w:rsidRDefault="003A09D6" w:rsidP="00F92AD3">
      <w:pPr>
        <w:tabs>
          <w:tab w:val="left" w:pos="360"/>
          <w:tab w:val="left" w:pos="5760"/>
        </w:tabs>
        <w:rPr>
          <w:rFonts w:eastAsiaTheme="minorEastAsia"/>
        </w:rPr>
      </w:pPr>
      <w:r>
        <w:rPr>
          <w:rFonts w:eastAsiaTheme="minorEastAsia"/>
          <w:szCs w:val="24"/>
        </w:rPr>
        <w:t xml:space="preserve">where </w:t>
      </w:r>
      <m:oMath>
        <m:sSub>
          <m:sSubPr>
            <m:ctrlPr>
              <w:rPr>
                <w:rFonts w:ascii="Cambria Math" w:eastAsiaTheme="minorEastAsia" w:hAnsi="Cambria Math"/>
                <w:i/>
                <w:szCs w:val="24"/>
              </w:rPr>
            </m:ctrlPr>
          </m:sSubPr>
          <m:e>
            <m:r>
              <w:rPr>
                <w:rFonts w:ascii="Cambria Math" w:eastAsiaTheme="minorEastAsia" w:hAnsi="Cambria Math"/>
                <w:szCs w:val="24"/>
              </w:rPr>
              <m:t>α</m:t>
            </m:r>
          </m:e>
          <m:sub>
            <m:r>
              <w:rPr>
                <w:rFonts w:ascii="Cambria Math" w:eastAsiaTheme="minorEastAsia" w:hAnsi="Cambria Math"/>
                <w:szCs w:val="24"/>
              </w:rPr>
              <m:t>a</m:t>
            </m:r>
          </m:sub>
        </m:sSub>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szCs w:val="24"/>
        </w:rPr>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rPr>
        <w:t xml:space="preserve"> is the true proportion at age.  The Dirichlet distribution has variance:</w:t>
      </w:r>
    </w:p>
    <w:p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A+1)</m:t>
              </m:r>
            </m:den>
          </m:f>
          <m:r>
            <w:rPr>
              <w:rFonts w:ascii="Cambria Math" w:hAnsi="Cambria Math"/>
            </w:rPr>
            <m:t>=</m:t>
          </m:r>
          <m:f>
            <m:fPr>
              <m:ctrlPr>
                <w:rPr>
                  <w:rFonts w:ascii="Cambria Math" w:hAnsi="Cambria Math"/>
                  <w:i/>
                </w:rPr>
              </m:ctrlPr>
            </m:fPr>
            <m:num>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m:t>
              </m:r>
              <m:r>
                <w:rPr>
                  <w:rFonts w:ascii="Cambria Math" w:eastAsiaTheme="minorEastAsia" w:hAnsi="Cambria Math"/>
                  <w:szCs w:val="24"/>
                </w:rPr>
                <m:t>β</m:t>
              </m:r>
              <m:r>
                <w:rPr>
                  <w:rFonts w:ascii="Cambria Math" w:hAnsi="Cambria Math"/>
                </w:rPr>
                <m:t>+1)</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oMath>
      </m:oMathPara>
    </w:p>
    <w:p w:rsidR="003A09D6" w:rsidRDefault="00F71AA0" w:rsidP="00F92AD3">
      <w:pPr>
        <w:tabs>
          <w:tab w:val="left" w:pos="360"/>
          <w:tab w:val="left" w:pos="5760"/>
        </w:tabs>
        <w:rPr>
          <w:rFonts w:eastAsiaTheme="minorEastAsia"/>
          <w:szCs w:val="24"/>
        </w:rPr>
      </w:pPr>
      <w:r>
        <w:rPr>
          <w:rFonts w:eastAsiaTheme="minorEastAsia"/>
        </w:rPr>
        <w:t>such that</w:t>
      </w:r>
      <w:r w:rsidR="003A09D6">
        <w:rPr>
          <w:rFonts w:eastAsiaTheme="minorEastAsia"/>
        </w:rPr>
        <w:t xml:space="preserve"> </w:t>
      </w:r>
      <m:oMath>
        <m:r>
          <w:rPr>
            <w:rFonts w:ascii="Cambria Math" w:eastAsiaTheme="minorEastAsia" w:hAnsi="Cambria Math"/>
            <w:szCs w:val="24"/>
          </w:rPr>
          <m:t>β+1</m:t>
        </m:r>
      </m:oMath>
      <w:r w:rsidR="003A09D6">
        <w:rPr>
          <w:rFonts w:eastAsiaTheme="minorEastAsia"/>
        </w:rPr>
        <w:t xml:space="preserve"> is the effective sample size of the Dirichlet distribution:</w:t>
      </w:r>
    </w:p>
    <w:p w:rsidR="003A09D6" w:rsidRDefault="00F71AA0" w:rsidP="00F92AD3">
      <w:pPr>
        <w:tabs>
          <w:tab w:val="left" w:pos="360"/>
          <w:tab w:val="left" w:pos="5760"/>
        </w:tabs>
        <w:rPr>
          <w:rFonts w:eastAsiaTheme="minorEastAsia"/>
        </w:rPr>
      </w:pPr>
      <w:r>
        <w:rPr>
          <w:rFonts w:eastAsiaTheme="minorEastAsia"/>
        </w:rPr>
        <w:tab/>
        <w:t xml:space="preserve">Finally, </w:t>
      </w:r>
      <w:r w:rsidR="003A09D6">
        <w:rPr>
          <w:rFonts w:eastAsiaTheme="minorEastAsia"/>
        </w:rPr>
        <w:t>the variance of the observed proportion at age for a Dirichlet-multinomial distribution is approximately:</w:t>
      </w:r>
    </w:p>
    <w:p w:rsidR="003A09D6" w:rsidRPr="004974F4" w:rsidRDefault="003A09D6" w:rsidP="00F92AD3">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hAnsi="Cambria Math"/>
                </w:rPr>
                <m:t>N</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eastAsiaTheme="minorEastAsia" w:hAnsi="Cambria Math"/>
                      <w:szCs w:val="24"/>
                    </w:rPr>
                    <m:t>β</m:t>
                  </m:r>
                  <m:r>
                    <w:rPr>
                      <w:rFonts w:ascii="Cambria Math" w:hAnsi="Cambria Math"/>
                    </w:rPr>
                    <m:t>+1</m:t>
                  </m:r>
                </m:den>
              </m:f>
            </m:e>
          </m:d>
        </m:oMath>
      </m:oMathPara>
    </w:p>
    <w:p w:rsidR="003A09D6" w:rsidRDefault="003A09D6" w:rsidP="00F92AD3">
      <w:pPr>
        <w:tabs>
          <w:tab w:val="left" w:pos="360"/>
          <w:tab w:val="left" w:pos="5760"/>
        </w:tabs>
        <w:rPr>
          <w:rFonts w:eastAsiaTheme="minorEastAsia"/>
        </w:rPr>
      </w:pPr>
      <w:r>
        <w:rPr>
          <w:rFonts w:eastAsiaTheme="minorEastAsia"/>
        </w:rPr>
        <w:t xml:space="preserve">We therefore </w:t>
      </w:r>
      <w:r w:rsidR="00F71AA0">
        <w:rPr>
          <w:rFonts w:eastAsiaTheme="minorEastAsia"/>
        </w:rPr>
        <w:t xml:space="preserve">calculate </w:t>
      </w:r>
      <w:r>
        <w:rPr>
          <w:rFonts w:eastAsiaTheme="minorEastAsia"/>
        </w:rPr>
        <w:t xml:space="preserve">the estimated effective sample size </w:t>
      </w:r>
      <w:r>
        <w:rPr>
          <w:rFonts w:eastAsiaTheme="minorEastAsia"/>
          <w:i/>
        </w:rPr>
        <w:t>N</w:t>
      </w:r>
      <w:r>
        <w:rPr>
          <w:rFonts w:eastAsiaTheme="minorEastAsia"/>
          <w:i/>
          <w:vertAlign w:val="subscript"/>
        </w:rPr>
        <w:t>eff</w:t>
      </w:r>
      <w:r>
        <w:rPr>
          <w:rFonts w:eastAsiaTheme="minorEastAsia"/>
          <w:vertAlign w:val="subscript"/>
        </w:rPr>
        <w:t xml:space="preserve"> </w:t>
      </w:r>
      <w:r>
        <w:rPr>
          <w:rFonts w:eastAsiaTheme="minorEastAsia"/>
        </w:rPr>
        <w:t xml:space="preserve"> </w:t>
      </w:r>
      <w:r w:rsidR="00F71AA0">
        <w:rPr>
          <w:rFonts w:eastAsiaTheme="minorEastAsia"/>
        </w:rPr>
        <w:t>of a Dirichlet-multinomial distribution as</w:t>
      </w:r>
      <w:r>
        <w:rPr>
          <w:rFonts w:eastAsiaTheme="minorEastAsia"/>
        </w:rPr>
        <w:t>:</w:t>
      </w:r>
    </w:p>
    <w:p w:rsidR="003A09D6" w:rsidRPr="00834CDC" w:rsidRDefault="00A109FE" w:rsidP="00F92AD3">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m:oMath>
      </m:oMathPara>
    </w:p>
    <w:p w:rsidR="003A09D6" w:rsidRDefault="003A09D6" w:rsidP="00F92AD3">
      <w:pPr>
        <w:tabs>
          <w:tab w:val="left" w:pos="360"/>
          <w:tab w:val="left" w:pos="5760"/>
        </w:tabs>
        <w:rPr>
          <w:rFonts w:eastAsiaTheme="minorEastAsia"/>
        </w:rPr>
      </w:pPr>
      <w:r>
        <w:rPr>
          <w:rFonts w:eastAsiaTheme="minorEastAsia"/>
        </w:rPr>
        <w:lastRenderedPageBreak/>
        <w:t xml:space="preserve">i.e., that the effective sample size is the harmonic sum of </w:t>
      </w:r>
      <w:r>
        <w:rPr>
          <w:rFonts w:eastAsiaTheme="minorEastAsia"/>
          <w:i/>
        </w:rPr>
        <w:t>N</w:t>
      </w:r>
      <w:r>
        <w:rPr>
          <w:rFonts w:eastAsiaTheme="minorEastAsia"/>
        </w:rPr>
        <w:t xml:space="preserve"> and </w:t>
      </w:r>
      <m:oMath>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oMath>
      <w:r>
        <w:rPr>
          <w:rFonts w:eastAsiaTheme="minorEastAsia"/>
        </w:rPr>
        <w:t xml:space="preserve">.  </w:t>
      </w:r>
    </w:p>
    <w:p w:rsidR="003A09D6" w:rsidRPr="00722692" w:rsidRDefault="003A09D6" w:rsidP="00F92AD3">
      <w:pPr>
        <w:tabs>
          <w:tab w:val="left" w:pos="360"/>
          <w:tab w:val="left" w:pos="5760"/>
        </w:tabs>
        <w:rPr>
          <w:rFonts w:eastAsiaTheme="minorEastAsia"/>
          <w:i/>
        </w:rPr>
      </w:pPr>
      <w:r>
        <w:rPr>
          <w:rFonts w:eastAsiaTheme="minorEastAsia"/>
          <w:i/>
        </w:rPr>
        <w:t xml:space="preserve">Two </w:t>
      </w:r>
      <w:r w:rsidR="00C26578">
        <w:rPr>
          <w:rFonts w:eastAsiaTheme="minorEastAsia"/>
          <w:i/>
        </w:rPr>
        <w:t>potential</w:t>
      </w:r>
      <w:r>
        <w:rPr>
          <w:rFonts w:eastAsiaTheme="minorEastAsia"/>
          <w:i/>
        </w:rPr>
        <w:t xml:space="preserve"> parameterizations</w:t>
      </w:r>
    </w:p>
    <w:p w:rsidR="003A09D6" w:rsidRPr="00722692" w:rsidRDefault="0041622D" w:rsidP="00F92AD3">
      <w:pPr>
        <w:tabs>
          <w:tab w:val="left" w:pos="360"/>
          <w:tab w:val="left" w:pos="5760"/>
        </w:tabs>
        <w:rPr>
          <w:rFonts w:eastAsiaTheme="minorEastAsia"/>
        </w:rPr>
      </w:pPr>
      <w:r>
        <w:rPr>
          <w:rFonts w:eastAsiaTheme="minorEastAsia"/>
        </w:rPr>
        <w:t>Given the Dirichlet-mulinomial distribution and the closed-form computation of its effective sample size, we propose two alternative parameterizations that may be useful in practice for length and age-composition samples in stock assessment</w:t>
      </w:r>
      <w:r w:rsidR="00C26578">
        <w:rPr>
          <w:rFonts w:eastAsiaTheme="minorEastAsia"/>
        </w:rPr>
        <w:t xml:space="preserve"> models.  These parameterizations differ in terms of the function relating input and effective sample size (Fig. 1).</w:t>
      </w:r>
    </w:p>
    <w:p w:rsidR="00C26578" w:rsidRPr="0041622D" w:rsidRDefault="00C26578" w:rsidP="00C26578">
      <w:pPr>
        <w:tabs>
          <w:tab w:val="left" w:pos="360"/>
        </w:tabs>
        <w:rPr>
          <w:i/>
        </w:rPr>
      </w:pPr>
      <w:r w:rsidRPr="0041622D">
        <w:rPr>
          <w:i/>
        </w:rPr>
        <w:t xml:space="preserve">Parameterization #1 – </w:t>
      </w:r>
      <w:r w:rsidR="0036045D" w:rsidRPr="0041622D">
        <w:rPr>
          <w:i/>
        </w:rPr>
        <w:t xml:space="preserve">Linear effective sample size </w:t>
      </w:r>
    </w:p>
    <w:p w:rsidR="00C26578" w:rsidRPr="00C26578" w:rsidRDefault="00C26578" w:rsidP="00C26578">
      <w:pPr>
        <w:tabs>
          <w:tab w:val="left" w:pos="360"/>
        </w:tabs>
      </w:pPr>
      <w:r>
        <w:t xml:space="preserve">As a default, we recommend a re-parameterizations of the Dirichlet-multinomial distribution, wherein the variance-inflation parameter </w:t>
      </w:r>
      <m:oMath>
        <m:r>
          <w:rPr>
            <w:rFonts w:ascii="Cambria Math" w:eastAsiaTheme="minorEastAsia" w:hAnsi="Cambria Math" w:cs="Times New Roman"/>
            <w:szCs w:val="24"/>
          </w:rPr>
          <m:t>β</m:t>
        </m:r>
      </m:oMath>
      <w:r>
        <w:rPr>
          <w:rFonts w:eastAsiaTheme="minorEastAsia"/>
          <w:szCs w:val="24"/>
        </w:rPr>
        <w:t xml:space="preserve"> is replaced by a linear function of input sample size </w:t>
      </w:r>
      <w:r>
        <w:rPr>
          <w:rFonts w:eastAsiaTheme="minorEastAsia"/>
          <w:i/>
          <w:szCs w:val="24"/>
        </w:rPr>
        <w:t xml:space="preserve">N, </w:t>
      </w:r>
      <w:r>
        <w:rPr>
          <w:rFonts w:eastAsiaTheme="minorEastAsia"/>
          <w:szCs w:val="24"/>
        </w:rPr>
        <w:t xml:space="preserve">i.e., </w:t>
      </w:r>
      <m:oMath>
        <m:r>
          <w:rPr>
            <w:rFonts w:ascii="Cambria Math" w:eastAsiaTheme="minorEastAsia" w:hAnsi="Cambria Math" w:cs="Times New Roman"/>
            <w:szCs w:val="24"/>
          </w:rPr>
          <m:t>β</m:t>
        </m:r>
        <m:r>
          <w:rPr>
            <w:rFonts w:ascii="Cambria Math" w:eastAsiaTheme="minorEastAsia" w:hAnsi="Cambria Math"/>
            <w:szCs w:val="24"/>
          </w:rPr>
          <m:t>=</m:t>
        </m:r>
        <m:r>
          <w:rPr>
            <w:rFonts w:ascii="Cambria Math" w:eastAsiaTheme="minorEastAsia" w:hAnsi="Cambria Math" w:cs="Times New Roman"/>
            <w:szCs w:val="24"/>
          </w:rPr>
          <m:t>θN</m:t>
        </m:r>
      </m:oMath>
      <w:r>
        <w:rPr>
          <w:rFonts w:eastAsiaTheme="minorEastAsia"/>
          <w:szCs w:val="24"/>
        </w:rPr>
        <w:t>.  This results in the following probability distribution function:</w:t>
      </w:r>
    </w:p>
    <w:p w:rsidR="00C26578" w:rsidRDefault="00C26578" w:rsidP="00C26578">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rsidR="00C26578" w:rsidRPr="00C26578" w:rsidRDefault="00C26578" w:rsidP="00C26578">
      <w:pPr>
        <w:tabs>
          <w:tab w:val="left" w:pos="360"/>
          <w:tab w:val="left" w:pos="5760"/>
        </w:tabs>
        <w:rPr>
          <w:rFonts w:eastAsiaTheme="minorEastAsia" w:cs="Times New Roman"/>
        </w:rPr>
      </w:pPr>
      <w:r>
        <w:rPr>
          <w:rFonts w:eastAsiaTheme="minorEastAsia" w:cs="Times New Roman"/>
        </w:rPr>
        <w:t>which has effective sample size:</w:t>
      </w:r>
    </w:p>
    <w:p w:rsidR="00C26578" w:rsidRPr="00C26578" w:rsidRDefault="00A109FE"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r>
                        <w:rPr>
                          <w:rFonts w:ascii="Cambria Math" w:hAnsi="Cambria Math"/>
                        </w:rPr>
                        <m:t>+1</m:t>
                      </m:r>
                    </m:den>
                  </m:f>
                </m:e>
              </m:d>
            </m:e>
            <m:sup>
              <m:r>
                <w:rPr>
                  <w:rFonts w:ascii="Cambria Math" w:hAnsi="Cambria Math"/>
                </w:rPr>
                <m:t>-1</m:t>
              </m:r>
            </m:sup>
          </m:sSup>
        </m:oMath>
      </m:oMathPara>
    </w:p>
    <w:p w:rsidR="00C26578" w:rsidRDefault="00C26578" w:rsidP="00C26578">
      <w:pPr>
        <w:tabs>
          <w:tab w:val="left" w:pos="360"/>
          <w:tab w:val="left" w:pos="5760"/>
        </w:tabs>
        <w:rPr>
          <w:rFonts w:eastAsiaTheme="minorEastAsia"/>
          <w:szCs w:val="24"/>
        </w:rPr>
      </w:pPr>
      <w:r>
        <w:rPr>
          <w:rFonts w:eastAsiaTheme="minorEastAsia"/>
        </w:rPr>
        <w:t xml:space="preserve">Given that </w:t>
      </w:r>
      <w:r>
        <w:rPr>
          <w:rFonts w:eastAsiaTheme="minorEastAsia"/>
          <w:i/>
        </w:rPr>
        <w:t>N&gt;&gt;1</w:t>
      </w:r>
      <w:r>
        <w:rPr>
          <w:rFonts w:eastAsiaTheme="minorEastAsia"/>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Pr>
          <w:rFonts w:eastAsiaTheme="minorEastAsia"/>
          <w:szCs w:val="24"/>
        </w:rPr>
        <w:t>&lt;&lt;</w:t>
      </w:r>
      <w:r w:rsidRPr="00C26578">
        <w:rPr>
          <w:rFonts w:eastAsiaTheme="minorEastAsia"/>
          <w:i/>
          <w:szCs w:val="24"/>
        </w:rPr>
        <w:t>1</w:t>
      </w:r>
      <w:r>
        <w:rPr>
          <w:rFonts w:eastAsiaTheme="minorEastAsia"/>
          <w:szCs w:val="24"/>
        </w:rPr>
        <w:t>, this reduces to:</w:t>
      </w:r>
    </w:p>
    <w:p w:rsidR="00C26578" w:rsidRPr="00C26578" w:rsidRDefault="00A109FE" w:rsidP="00C26578">
      <w:pPr>
        <w:tabs>
          <w:tab w:val="left" w:pos="360"/>
          <w:tab w:val="left" w:pos="5760"/>
        </w:tabs>
        <w:rPr>
          <w:rFonts w:eastAsiaTheme="minorEastAsia"/>
        </w:rPr>
      </w:pPr>
      <m:oMathPara>
        <m:oMath>
          <m:f>
            <m:fPr>
              <m:ctrlPr>
                <w:rPr>
                  <w:rFonts w:ascii="Cambria Math" w:eastAsiaTheme="minorEastAsia" w:hAnsi="Cambria Math"/>
                  <w:i/>
                  <w:vertAlign w:val="subscript"/>
                </w:rPr>
              </m:ctrlPr>
            </m:fPr>
            <m:num>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num>
            <m:den>
              <m:r>
                <w:rPr>
                  <w:rFonts w:ascii="Cambria Math" w:eastAsiaTheme="minorEastAsia" w:hAnsi="Cambria Math"/>
                  <w:vertAlign w:val="subscript"/>
                </w:rPr>
                <m:t>N</m:t>
              </m:r>
            </m:den>
          </m:f>
          <m:r>
            <w:rPr>
              <w:rFonts w:ascii="Cambria Math" w:eastAsiaTheme="minorEastAsia" w:hAnsi="Cambria Math"/>
              <w:vertAlign w:val="subscript"/>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m:oMathPara>
    </w:p>
    <w:p w:rsidR="00C26578" w:rsidRPr="00C26578" w:rsidRDefault="00C26578" w:rsidP="00C26578">
      <w:pPr>
        <w:tabs>
          <w:tab w:val="left" w:pos="360"/>
          <w:tab w:val="left" w:pos="5760"/>
        </w:tabs>
        <w:rPr>
          <w:rFonts w:eastAsiaTheme="minorEastAsia"/>
        </w:rPr>
      </w:pPr>
      <w:r>
        <w:rPr>
          <w:rFonts w:eastAsiaTheme="minorEastAsia"/>
        </w:rPr>
        <w:t xml:space="preserve">i.e., the paramet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Pr>
          <w:rFonts w:eastAsiaTheme="minorEastAsia"/>
          <w:szCs w:val="24"/>
        </w:rPr>
        <w:t xml:space="preserve"> is the ratio of effecti</w:t>
      </w:r>
      <w:r w:rsidR="0036045D">
        <w:rPr>
          <w:rFonts w:eastAsiaTheme="minorEastAsia"/>
          <w:szCs w:val="24"/>
        </w:rPr>
        <w:t xml:space="preserve">ve and input sample size.  We recommend using the “linear effective sample size” parameterization </w:t>
      </w:r>
      <w:r>
        <w:rPr>
          <w:rFonts w:eastAsiaTheme="minorEastAsia"/>
          <w:szCs w:val="24"/>
        </w:rPr>
        <w:t xml:space="preserve">given that previous methods for weighting compositional data have generally multiplied the likelihood of compositional data by a fixed quantity </w:t>
      </w:r>
      <w:r>
        <w:rPr>
          <w:rFonts w:eastAsiaTheme="minorEastAsia" w:cs="Times New Roman"/>
          <w:i/>
          <w:szCs w:val="24"/>
        </w:rPr>
        <w:t>λ</w:t>
      </w:r>
      <w:r>
        <w:rPr>
          <w:rFonts w:eastAsiaTheme="minorEastAsia"/>
          <w:i/>
          <w:szCs w:val="24"/>
        </w:rPr>
        <w:t>&lt;1</w:t>
      </w:r>
      <w:r>
        <w:rPr>
          <w:rFonts w:eastAsiaTheme="minorEastAsia"/>
          <w:szCs w:val="24"/>
        </w:rPr>
        <w:t xml:space="preserve">, </w:t>
      </w:r>
      <w:r w:rsidR="0036045D">
        <w:rPr>
          <w:rFonts w:eastAsiaTheme="minorEastAsia"/>
          <w:szCs w:val="24"/>
        </w:rPr>
        <w:t xml:space="preserve">and this </w:t>
      </w:r>
      <w:r>
        <w:rPr>
          <w:rFonts w:eastAsiaTheme="minorEastAsia"/>
          <w:szCs w:val="24"/>
        </w:rPr>
        <w:t xml:space="preserve">parameterization has similar behavior for large input sample sizes (in practice </w:t>
      </w:r>
      <w:r>
        <w:rPr>
          <w:rFonts w:eastAsiaTheme="minorEastAsia"/>
          <w:i/>
          <w:szCs w:val="24"/>
        </w:rPr>
        <w:t>N&gt;10</w:t>
      </w:r>
      <w:r>
        <w:rPr>
          <w:rFonts w:eastAsiaTheme="minorEastAsia"/>
          <w:szCs w:val="24"/>
        </w:rPr>
        <w:t>).</w:t>
      </w:r>
    </w:p>
    <w:p w:rsidR="00C26578" w:rsidRDefault="00C26578" w:rsidP="00C26578">
      <w:pPr>
        <w:tabs>
          <w:tab w:val="left" w:pos="360"/>
        </w:tabs>
        <w:rPr>
          <w:i/>
        </w:rPr>
      </w:pPr>
      <w:r w:rsidRPr="0041622D">
        <w:rPr>
          <w:i/>
        </w:rPr>
        <w:t xml:space="preserve">Parameterization #2 – </w:t>
      </w:r>
      <w:r w:rsidR="0036045D" w:rsidRPr="0041622D">
        <w:rPr>
          <w:i/>
        </w:rPr>
        <w:t>Asymptotic effective sample size</w:t>
      </w:r>
    </w:p>
    <w:p w:rsidR="0036045D" w:rsidRPr="0036045D" w:rsidRDefault="0036045D" w:rsidP="00C26578">
      <w:pPr>
        <w:tabs>
          <w:tab w:val="left" w:pos="360"/>
        </w:tabs>
      </w:pPr>
      <w:r>
        <w:lastRenderedPageBreak/>
        <w:t xml:space="preserve">As a potential alternative, analysts may instead use the original parameterization of the </w:t>
      </w:r>
      <w:r w:rsidR="00681AFA">
        <w:t>Dirichlet-m</w:t>
      </w:r>
      <w:r>
        <w:t>ultinomial distribution:</w:t>
      </w:r>
    </w:p>
    <w:p w:rsidR="0036045D" w:rsidRPr="0036045D" w:rsidRDefault="00C26578" w:rsidP="0036045D">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rsidR="0036045D" w:rsidRPr="0036045D" w:rsidRDefault="0036045D" w:rsidP="0036045D">
      <w:pPr>
        <w:tabs>
          <w:tab w:val="left" w:pos="360"/>
        </w:tabs>
        <w:rPr>
          <w:rFonts w:cs="Times New Roman"/>
          <w:szCs w:val="24"/>
        </w:rPr>
      </w:pPr>
      <w:r>
        <w:rPr>
          <w:rFonts w:cs="Times New Roman"/>
          <w:szCs w:val="24"/>
        </w:rPr>
        <w:t>with effective sample size:</w:t>
      </w:r>
    </w:p>
    <w:p w:rsidR="00C26578" w:rsidRPr="00C26578" w:rsidRDefault="00A109FE"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m:oMath>
      </m:oMathPara>
    </w:p>
    <w:p w:rsidR="0036045D" w:rsidRPr="0036045D" w:rsidRDefault="0036045D" w:rsidP="0036045D">
      <w:pPr>
        <w:tabs>
          <w:tab w:val="left" w:pos="360"/>
          <w:tab w:val="left" w:pos="5760"/>
        </w:tabs>
        <w:rPr>
          <w:rFonts w:eastAsiaTheme="minorEastAsia"/>
        </w:rPr>
      </w:pPr>
      <w:r>
        <w:rPr>
          <w:rFonts w:eastAsiaTheme="minorEastAsia"/>
        </w:rPr>
        <w:t xml:space="preserve">This parameterization can revert to the multinomial distribution with sufficiently large </w:t>
      </w:r>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N</m:t>
        </m:r>
      </m:oMath>
      <w:r>
        <w:rPr>
          <w:rFonts w:eastAsiaTheme="minorEastAsia"/>
          <w:vertAlign w:val="subscript"/>
        </w:rPr>
        <w:t xml:space="preserve"> </w:t>
      </w:r>
      <w:r>
        <w:rPr>
          <w:rFonts w:eastAsiaTheme="minorEastAsia"/>
        </w:rPr>
        <w:t xml:space="preserve">when </w:t>
      </w:r>
      <m:oMath>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N</m:t>
        </m:r>
      </m:oMath>
      <w:r>
        <w:rPr>
          <w:rFonts w:eastAsiaTheme="minorEastAsia"/>
        </w:rPr>
        <w:t>.</w:t>
      </w:r>
      <w:r>
        <w:rPr>
          <w:rFonts w:eastAsiaTheme="minorEastAsia"/>
          <w:i/>
        </w:rPr>
        <w:t xml:space="preserve">  </w:t>
      </w:r>
      <w:r>
        <w:rPr>
          <w:rFonts w:eastAsiaTheme="minorEastAsia"/>
        </w:rPr>
        <w:t xml:space="preserve">However, it provides an upper bound on effective sample size with lower values of </w:t>
      </w:r>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1</m:t>
        </m:r>
      </m:oMath>
      <w:r>
        <w:rPr>
          <w:rFonts w:eastAsiaTheme="minorEastAsia"/>
        </w:rPr>
        <w:t xml:space="preserve"> when </w:t>
      </w:r>
      <m:oMath>
        <m:r>
          <w:rPr>
            <w:rFonts w:ascii="Cambria Math" w:eastAsiaTheme="minorEastAsia" w:hAnsi="Cambria Math"/>
          </w:rPr>
          <m:t>N≫</m:t>
        </m:r>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w:t>
      </w:r>
      <w:r w:rsidR="00BE3165">
        <w:rPr>
          <w:rFonts w:eastAsiaTheme="minorEastAsia"/>
        </w:rPr>
        <w:t>Therefore, t</w:t>
      </w:r>
      <w:r>
        <w:rPr>
          <w:rFonts w:eastAsiaTheme="minorEastAsia"/>
        </w:rPr>
        <w:t xml:space="preserve">his parameterization could be useful whenever analysts seek to estimate an upper bound on the effective sample size </w:t>
      </w:r>
      <w:r w:rsidR="00BE3165">
        <w:rPr>
          <w:rFonts w:eastAsiaTheme="minorEastAsia"/>
        </w:rPr>
        <w:t>for a given year.</w:t>
      </w:r>
    </w:p>
    <w:p w:rsidR="00C14762" w:rsidRPr="0036045D" w:rsidRDefault="0036045D" w:rsidP="0036045D">
      <w:pPr>
        <w:tabs>
          <w:tab w:val="left" w:pos="360"/>
          <w:tab w:val="left" w:pos="5760"/>
        </w:tabs>
        <w:rPr>
          <w:rFonts w:eastAsiaTheme="minorEastAsia"/>
          <w:i/>
        </w:rPr>
      </w:pPr>
      <w:r>
        <w:rPr>
          <w:rFonts w:eastAsiaTheme="minorEastAsia"/>
          <w:i/>
        </w:rPr>
        <w:tab/>
      </w:r>
      <w:r>
        <w:rPr>
          <w:rFonts w:eastAsiaTheme="minorEastAsia"/>
        </w:rPr>
        <w:t>We have implemented b</w:t>
      </w:r>
      <w:r w:rsidR="003A09D6">
        <w:t xml:space="preserve">oth parameterizations of the </w:t>
      </w:r>
      <w:r w:rsidR="00C14762">
        <w:t xml:space="preserve">DM distribution </w:t>
      </w:r>
      <w:r>
        <w:t>in</w:t>
      </w:r>
      <w:r w:rsidR="00C14762">
        <w:t xml:space="preserve"> SS (version 3.</w:t>
      </w:r>
      <w:r w:rsidR="00701CA2">
        <w:rPr>
          <w:highlight w:val="yellow"/>
        </w:rPr>
        <w:t>30</w:t>
      </w:r>
      <w:r w:rsidR="00701CA2">
        <w:t>; release date Jan, 2016</w:t>
      </w:r>
      <w:r w:rsidR="00C14762">
        <w:t xml:space="preserve">), an integrated age-structured stock assessment framework frequently used to conduct assessments in many parts of the world (Methot and Wetzel, 2013). </w:t>
      </w:r>
      <w:r w:rsidR="00B278B7">
        <w:t xml:space="preserve"> In the following, however, we focus exclusively on the linear parameterization (version #1), given that it more closely mimics the action of the McAllister-Ianelli iterative reweighting method.  We leave for future research the development and exploration of more-complicated two-parameter forms for the Dirichlet-multinomial distribution, which could combine the characterist</w:t>
      </w:r>
      <w:r w:rsidR="00701CA2">
        <w:t>ic</w:t>
      </w:r>
      <w:r w:rsidR="00B278B7">
        <w:t xml:space="preserve">s of both versions.  </w:t>
      </w:r>
    </w:p>
    <w:p w:rsidR="009A1BEA" w:rsidRPr="000B4A6E" w:rsidRDefault="009A1BEA" w:rsidP="00F92AD3">
      <w:pPr>
        <w:tabs>
          <w:tab w:val="left" w:pos="360"/>
        </w:tabs>
        <w:rPr>
          <w:i/>
        </w:rPr>
      </w:pPr>
      <w:r w:rsidRPr="000B4A6E">
        <w:rPr>
          <w:i/>
        </w:rPr>
        <w:t>Case study: Pacfic hake</w:t>
      </w:r>
    </w:p>
    <w:p w:rsidR="00C616C4" w:rsidRDefault="00BE3165" w:rsidP="00F92AD3">
      <w:pPr>
        <w:tabs>
          <w:tab w:val="left" w:pos="360"/>
        </w:tabs>
      </w:pPr>
      <w:r>
        <w:t xml:space="preserve">To demonstrate this new data-weighting method, we compare its performance with a recent stock assessment for Pacific hake </w:t>
      </w:r>
      <w:r w:rsidR="009A1BEA">
        <w:t>(</w:t>
      </w:r>
      <w:r w:rsidR="009A1BEA">
        <w:rPr>
          <w:i/>
        </w:rPr>
        <w:t>Merluccius productus</w:t>
      </w:r>
      <w:r w:rsidR="009A1BEA">
        <w:t>)</w:t>
      </w:r>
      <w:r>
        <w:t>.  Pacific hake</w:t>
      </w:r>
      <w:r w:rsidR="009A1BEA">
        <w:t xml:space="preserve"> is a semi-pelagic schooling species of commercial importance to fisheries off of the US West Coast and Western Canada. </w:t>
      </w:r>
      <w:r w:rsidR="009A1BEA">
        <w:lastRenderedPageBreak/>
        <w:t xml:space="preserve">Recent management includes an international treaty informed by annual stock assessments conducted using SS. </w:t>
      </w:r>
      <w:r w:rsidR="00D33D4B">
        <w:t xml:space="preserve">Data used in the assessment includes catches from 1966 to 2014, </w:t>
      </w:r>
      <w:r w:rsidR="00701CA2">
        <w:t xml:space="preserve">fishery age composition, ten </w:t>
      </w:r>
      <w:r w:rsidR="00D33D4B">
        <w:t>intermittent acoustic survey</w:t>
      </w:r>
      <w:r w:rsidR="00701CA2">
        <w:t>s</w:t>
      </w:r>
      <w:r w:rsidR="00D33D4B">
        <w:t xml:space="preserve"> conducted between 1995 and 2013,  </w:t>
      </w:r>
      <w:r w:rsidR="00701CA2">
        <w:t xml:space="preserve">with associated </w:t>
      </w:r>
      <w:r w:rsidR="00D33D4B">
        <w:t xml:space="preserve">survey age-composition samples, and ‘empirical’ </w:t>
      </w:r>
      <w:r w:rsidR="00C616C4">
        <w:t xml:space="preserve">fishery </w:t>
      </w:r>
      <w:r w:rsidR="00D33D4B">
        <w:t>weight-at-age data, which are assumed to be known without error (Taylor et al., 2015).</w:t>
      </w:r>
    </w:p>
    <w:p w:rsidR="009A1BEA" w:rsidRDefault="009A3FF6" w:rsidP="00F92AD3">
      <w:pPr>
        <w:tabs>
          <w:tab w:val="left" w:pos="360"/>
        </w:tabs>
      </w:pPr>
      <w:r>
        <w:tab/>
      </w:r>
      <w:r w:rsidR="00DA4FCB">
        <w:t>Four</w:t>
      </w:r>
      <w:r w:rsidR="00C14762">
        <w:t xml:space="preserve"> assessment models were fit to data for Pacific hake, where each model used a different approach to data-weighting</w:t>
      </w:r>
      <w:r w:rsidR="00B24D1E">
        <w:t xml:space="preserve"> for the fishery</w:t>
      </w:r>
      <w:r w:rsidR="00C14762">
        <w:t xml:space="preserve">: (i) </w:t>
      </w:r>
      <w:r w:rsidR="00DA4FCB">
        <w:t>unweighted, (</w:t>
      </w:r>
      <w:r w:rsidR="00B5376F">
        <w:t xml:space="preserve">ii) tuned using </w:t>
      </w:r>
      <w:r w:rsidR="00C14762">
        <w:t>McAllister-Ianelli (1997)</w:t>
      </w:r>
      <w:r w:rsidR="00B5376F">
        <w:t xml:space="preserve">, </w:t>
      </w:r>
      <w:r w:rsidR="00C14762">
        <w:t>(ii</w:t>
      </w:r>
      <w:r w:rsidR="00B5376F">
        <w:t>i</w:t>
      </w:r>
      <w:r w:rsidR="00C14762">
        <w:t xml:space="preserve">) </w:t>
      </w:r>
      <w:r>
        <w:t>estimated using the Dirichlet-multinomial distribution</w:t>
      </w:r>
      <w:r w:rsidR="00B5376F">
        <w:t xml:space="preserve">, and (iv) weight of zero for the </w:t>
      </w:r>
      <w:r w:rsidR="008E0B57">
        <w:t xml:space="preserve">fishery </w:t>
      </w:r>
      <w:r w:rsidR="00B5376F">
        <w:t>age-composition data</w:t>
      </w:r>
      <w:r>
        <w:t xml:space="preserve">.  </w:t>
      </w:r>
      <w:r w:rsidR="00B24D1E">
        <w:t>Options (ii) (“McAllister-Ianelli”) involved fitting the model to simulated data, computing the ratio of input and “effective” sample size for each year of age-composition data for the fishery, computing the harmonic mean ratio among years, and then inputing this value as the a “weighting factor” for the fishery-age composition data.  The model was then fitted to data a 2</w:t>
      </w:r>
      <w:r w:rsidR="00B24D1E" w:rsidRPr="00B24D1E">
        <w:rPr>
          <w:vertAlign w:val="superscript"/>
        </w:rPr>
        <w:t>nd</w:t>
      </w:r>
      <w:r w:rsidR="00B24D1E">
        <w:t xml:space="preserve"> time, this process was repeated, and the third fit to data was used as the final estimate of parameters.  Option (iv) </w:t>
      </w:r>
      <w:r>
        <w:t>specifies that the stock assessment is fitted only to abundance indices</w:t>
      </w:r>
      <w:r w:rsidR="008E0B57">
        <w:t xml:space="preserve"> and survey age-composition data</w:t>
      </w:r>
      <w:r>
        <w:t xml:space="preserve">, and represents the extreme case of “zero” weight assigned to </w:t>
      </w:r>
      <w:r w:rsidR="008E0B57">
        <w:t xml:space="preserve">fishery </w:t>
      </w:r>
      <w:r>
        <w:t>compositional data</w:t>
      </w:r>
      <w:r w:rsidR="00C14762">
        <w:t>.</w:t>
      </w:r>
      <w:r w:rsidR="004456D1">
        <w:t xml:space="preserve"> </w:t>
      </w:r>
      <w:r w:rsidR="00A45BBB">
        <w:t xml:space="preserve"> Preliminary exploration showed that the input sample size is approximately equal to effective sample size for </w:t>
      </w:r>
      <w:r w:rsidR="00B24D1E">
        <w:t xml:space="preserve">survey age-composition data </w:t>
      </w:r>
      <w:r w:rsidR="00A45BBB">
        <w:t xml:space="preserve">(i.e., the McAllister-Ianelli approach results in a ratio of 0.94, and the Dirichlet-multinomial results in a ratio of 1.00.  We therefore chose to not down-weight the survey age-composition data </w:t>
      </w:r>
      <w:r w:rsidR="00B24D1E">
        <w:t xml:space="preserve">(i.e., we did not estimate the Dirichlet-multinomial parameter for the survey, nor did we tune it).  </w:t>
      </w:r>
    </w:p>
    <w:p w:rsidR="004456D1" w:rsidRPr="00DA4FCB" w:rsidRDefault="004456D1" w:rsidP="00F92AD3">
      <w:pPr>
        <w:tabs>
          <w:tab w:val="left" w:pos="360"/>
        </w:tabs>
        <w:rPr>
          <w:i/>
        </w:rPr>
      </w:pPr>
      <w:r w:rsidRPr="00DA4FCB">
        <w:rPr>
          <w:i/>
        </w:rPr>
        <w:t>Simulation testing</w:t>
      </w:r>
    </w:p>
    <w:p w:rsidR="00697CA9" w:rsidRDefault="004456D1" w:rsidP="00F92AD3">
      <w:pPr>
        <w:tabs>
          <w:tab w:val="left" w:pos="360"/>
        </w:tabs>
      </w:pPr>
      <w:r>
        <w:t xml:space="preserve">The performance of the </w:t>
      </w:r>
      <w:r w:rsidR="00B24D1E">
        <w:t xml:space="preserve">Dirichlet-multinomial </w:t>
      </w:r>
      <w:r>
        <w:t xml:space="preserve">distribution </w:t>
      </w:r>
      <w:r w:rsidR="00B24D1E">
        <w:t xml:space="preserve">implemented in Stock Synthesis </w:t>
      </w:r>
      <w:r>
        <w:t xml:space="preserve">was explored using simulated data. </w:t>
      </w:r>
      <w:r w:rsidR="00B24D1E">
        <w:t xml:space="preserve"> To do so, we </w:t>
      </w:r>
      <w:r w:rsidR="00701CA2">
        <w:t>simpl</w:t>
      </w:r>
      <w:r w:rsidR="00B24D1E">
        <w:t xml:space="preserve">ified the Pacific hake estimation model in </w:t>
      </w:r>
      <w:r w:rsidR="003D1BB6">
        <w:t>four</w:t>
      </w:r>
      <w:r w:rsidR="00B24D1E">
        <w:t xml:space="preserve"> </w:t>
      </w:r>
      <w:r w:rsidR="00B24D1E">
        <w:lastRenderedPageBreak/>
        <w:t xml:space="preserve">ways: (1) we changed fishery selectivity to be stationary over time (i.e., removing time-varying selectivity parameters), (2) we changed all fishery </w:t>
      </w:r>
      <w:r w:rsidR="003D1BB6">
        <w:t xml:space="preserve">age-composition </w:t>
      </w:r>
      <w:r w:rsidR="00B24D1E">
        <w:t>sample sizes to a single fixed value in each year</w:t>
      </w:r>
      <w:r w:rsidR="003D1BB6">
        <w:t>, (3) we changed all survey age-composition sample sizes to 100 samples per year, and (4) we changed to using an “explicit-F” parameterization, wherein instantaneous, fully-selected fishing mortality in each year is estimated as a fixed effect</w:t>
      </w:r>
      <w:r w:rsidR="00B24D1E">
        <w:t xml:space="preserve">.  </w:t>
      </w:r>
      <w:r w:rsidR="003D1BB6">
        <w:t xml:space="preserve">We then ran the modified Pacific hake assessment model on available data, extracted estimated parameters, and used these estimates as the “true” value during the simulation experiment (while confirming that estimated stock status and productivity is generally similar to that in the case study).  </w:t>
      </w:r>
    </w:p>
    <w:p w:rsidR="00B06D64" w:rsidRPr="003D1BB6" w:rsidRDefault="00697CA9" w:rsidP="00F92AD3">
      <w:pPr>
        <w:tabs>
          <w:tab w:val="left" w:pos="360"/>
        </w:tabs>
      </w:pPr>
      <w:r>
        <w:tab/>
      </w:r>
      <w:r w:rsidR="003D1BB6">
        <w:t>We then generate new, simulated data sets using the Stock Sy</w:t>
      </w:r>
      <w:r w:rsidR="00701CA2">
        <w:t>n</w:t>
      </w:r>
      <w:r w:rsidR="003D1BB6">
        <w:t xml:space="preserve">thesis </w:t>
      </w:r>
      <w:r w:rsidR="00701CA2">
        <w:t xml:space="preserve">parametric </w:t>
      </w:r>
      <w:r w:rsidR="003D1BB6">
        <w:t xml:space="preserve">bootstrap simulator.  For each simulation replicate, we simulate a new vector of recruitment deviations, and also simulate a new fishing mortality pattern that increases linearly from </w:t>
      </w:r>
      <w:r w:rsidR="003D1BB6">
        <w:rPr>
          <w:i/>
        </w:rPr>
        <w:t>F=0.01</w:t>
      </w:r>
      <w:r w:rsidR="003D1BB6">
        <w:t xml:space="preserve"> in the first year (1966) to </w:t>
      </w:r>
      <w:r w:rsidR="003D1BB6">
        <w:rPr>
          <w:i/>
        </w:rPr>
        <w:t>F=0.30</w:t>
      </w:r>
      <w:r w:rsidR="003D1BB6">
        <w:t xml:space="preserve"> in the final year (2013).  The bootstrap simulator then calculates the population abundance-at-age resulting from the input vector of recruitment deviations and fishing mortality, and simulates abundance index and age-composition samples from their specified distributions (i.e., using a lognormal distribution with the input log-standard deviation for the abundance index, and a multinomial distribution with the input sample size for the age-composition samples).  </w:t>
      </w:r>
    </w:p>
    <w:p w:rsidR="008E0B57" w:rsidRPr="008E0B57" w:rsidRDefault="00B06D64" w:rsidP="008E0B57">
      <w:pPr>
        <w:tabs>
          <w:tab w:val="left" w:pos="360"/>
        </w:tabs>
      </w:pPr>
      <w:r>
        <w:tab/>
        <w:t xml:space="preserve">The simulation experiment involves a factorial design </w:t>
      </w:r>
      <w:r w:rsidR="00294171">
        <w:t>with</w:t>
      </w:r>
      <w:r>
        <w:t xml:space="preserve"> three simulation scenarios, four levels of an inflation factor, and three estimation models.  For each combination, we run 100 simulation replicates, for a total of </w:t>
      </w:r>
      <m:oMath>
        <m:r>
          <w:rPr>
            <w:rFonts w:ascii="Cambria Math" w:hAnsi="Cambria Math"/>
          </w:rPr>
          <m:t>3×4×3×100=3,600</m:t>
        </m:r>
      </m:oMath>
      <w:r>
        <w:rPr>
          <w:rFonts w:eastAsiaTheme="minorEastAsia"/>
        </w:rPr>
        <w:t xml:space="preserve"> total estimation model runs</w:t>
      </w:r>
      <w:r>
        <w:t xml:space="preserve">.  </w:t>
      </w:r>
      <w:r w:rsidR="00B24D1E">
        <w:t xml:space="preserve">We define three simulation scenarios, where </w:t>
      </w:r>
      <w:r>
        <w:t>the “true” sample size used to simulate age-com</w:t>
      </w:r>
      <w:r w:rsidR="00701CA2">
        <w:t>p</w:t>
      </w:r>
      <w:r>
        <w:t xml:space="preserve">osition data for the fishery is either 25, 100, or 400 per year.  Given this “true” age-composition sample, the “observed” age-composition sample is then inflated by a fixed inflation factor </w:t>
      </w:r>
      <w:r w:rsidRPr="00B06D64">
        <w:rPr>
          <w:rFonts w:cs="Times New Roman"/>
          <w:i/>
        </w:rPr>
        <w:t>θ</w:t>
      </w:r>
      <w:r>
        <w:rPr>
          <w:rFonts w:cs="Times New Roman"/>
          <w:i/>
          <w:vertAlign w:val="subscript"/>
        </w:rPr>
        <w:t>sim</w:t>
      </w:r>
      <w:r>
        <w:t xml:space="preserve">, with value </w:t>
      </w:r>
      <m:oMath>
        <m:sSub>
          <m:sSubPr>
            <m:ctrlPr>
              <w:rPr>
                <w:rFonts w:ascii="Cambria Math" w:hAnsi="Cambria Math"/>
                <w:i/>
              </w:rPr>
            </m:ctrlPr>
          </m:sSubPr>
          <m:e>
            <m:r>
              <w:rPr>
                <w:rFonts w:ascii="Cambria Math" w:hAnsi="Cambria Math"/>
              </w:rPr>
              <m:t>θ</m:t>
            </m:r>
          </m:e>
          <m:sub>
            <m:r>
              <w:rPr>
                <w:rFonts w:ascii="Cambria Math" w:hAnsi="Cambria Math"/>
              </w:rPr>
              <m:t>sim</m:t>
            </m:r>
          </m:sub>
        </m:sSub>
        <m:r>
          <w:rPr>
            <w:rFonts w:ascii="Cambria Math" w:hAnsi="Cambria Math"/>
          </w:rPr>
          <m:t>={1,25,100,1000}</m:t>
        </m:r>
      </m:oMath>
      <w:r>
        <w:rPr>
          <w:rFonts w:eastAsiaTheme="minorEastAsia"/>
        </w:rPr>
        <w:t xml:space="preserve">.  </w:t>
      </w:r>
      <w:r w:rsidR="008E0B57">
        <w:rPr>
          <w:rFonts w:eastAsiaTheme="minorEastAsia"/>
        </w:rPr>
        <w:t xml:space="preserve">We then use estimation models (i), (ii), and (iii) defined in the section titled </w:t>
      </w:r>
      <w:r w:rsidR="008E0B57" w:rsidRPr="000B4A6E">
        <w:rPr>
          <w:i/>
        </w:rPr>
        <w:t>Case study: Pacfic hake</w:t>
      </w:r>
      <w:r w:rsidR="008E0B57">
        <w:t xml:space="preserve"> (see above).</w:t>
      </w:r>
    </w:p>
    <w:p w:rsidR="00E93B67" w:rsidRDefault="00E93B67" w:rsidP="00F92AD3">
      <w:pPr>
        <w:tabs>
          <w:tab w:val="left" w:pos="360"/>
        </w:tabs>
        <w:rPr>
          <w:i/>
        </w:rPr>
      </w:pPr>
      <w:r>
        <w:rPr>
          <w:i/>
        </w:rPr>
        <w:t>Model evaluation</w:t>
      </w:r>
    </w:p>
    <w:p w:rsidR="00E93B67" w:rsidRDefault="00E93B67" w:rsidP="00F92AD3">
      <w:pPr>
        <w:tabs>
          <w:tab w:val="left" w:pos="360"/>
        </w:tabs>
      </w:pPr>
      <w:r>
        <w:t>Estimation procedures were evaluated by comparing estimated parameters and derived quantities of interest to management to their</w:t>
      </w:r>
      <w:r w:rsidR="007D46AD">
        <w:t xml:space="preserve"> true values from as defined in the operating model. Estimation error was quantified using relative error (</w:t>
      </w:r>
      <m:oMath>
        <m:r>
          <w:rPr>
            <w:rFonts w:ascii="Cambria Math" w:eastAsiaTheme="minorEastAsia" w:hAnsi="Cambria Math"/>
          </w:rPr>
          <m:t>RE</m:t>
        </m:r>
        <m:r>
          <w:rPr>
            <w:rFonts w:ascii="Cambria Math" w:hAnsi="Cambria Math"/>
          </w:rPr>
          <m:t>=</m:t>
        </m:r>
        <m:f>
          <m:fPr>
            <m:type m:val="lin"/>
            <m:ctrlPr>
              <w:rPr>
                <w:rFonts w:ascii="Cambria Math" w:hAnsi="Cambria Math"/>
                <w:i/>
              </w:rPr>
            </m:ctrlPr>
          </m:fPr>
          <m:num>
            <m:d>
              <m:dPr>
                <m:ctrlPr>
                  <w:rPr>
                    <w:rFonts w:ascii="Cambria Math" w:hAnsi="Cambria Math"/>
                    <w:i/>
                  </w:rPr>
                </m:ctrlPr>
              </m:dPr>
              <m:e>
                <m:acc>
                  <m:accPr>
                    <m:ctrlPr>
                      <w:rPr>
                        <w:rFonts w:ascii="Cambria Math" w:hAnsi="Cambria Math"/>
                        <w:i/>
                      </w:rPr>
                    </m:ctrlPr>
                  </m:accPr>
                  <m:e>
                    <m:r>
                      <w:rPr>
                        <w:rFonts w:ascii="Cambria Math" w:hAnsi="Cambria Math"/>
                      </w:rPr>
                      <m:t>P</m:t>
                    </m:r>
                  </m:e>
                </m:acc>
                <m:r>
                  <w:rPr>
                    <w:rFonts w:ascii="Cambria Math" w:hAnsi="Cambria Math"/>
                  </w:rPr>
                  <m:t>-P</m:t>
                </m:r>
              </m:e>
            </m:d>
          </m:num>
          <m:den>
            <m:r>
              <w:rPr>
                <w:rFonts w:ascii="Cambria Math" w:hAnsi="Cambria Math"/>
              </w:rPr>
              <m:t>P</m:t>
            </m:r>
          </m:den>
        </m:f>
      </m:oMath>
      <w:r w:rsidR="007D46AD">
        <w:rPr>
          <w:rFonts w:eastAsiaTheme="minorEastAsia"/>
        </w:rPr>
        <w:t xml:space="preserve">, where </w:t>
      </w:r>
      <m:oMath>
        <m:acc>
          <m:accPr>
            <m:ctrlPr>
              <w:rPr>
                <w:rFonts w:ascii="Cambria Math" w:eastAsiaTheme="minorEastAsia" w:hAnsi="Cambria Math"/>
                <w:i/>
              </w:rPr>
            </m:ctrlPr>
          </m:accPr>
          <m:e>
            <m:r>
              <w:rPr>
                <w:rFonts w:ascii="Cambria Math" w:eastAsiaTheme="minorEastAsia" w:hAnsi="Cambria Math"/>
              </w:rPr>
              <m:t>P</m:t>
            </m:r>
          </m:e>
        </m:acc>
      </m:oMath>
      <w:r w:rsidR="007D46AD">
        <w:rPr>
          <w:rFonts w:eastAsiaTheme="minorEastAsia"/>
        </w:rPr>
        <w:t xml:space="preserve"> and </w:t>
      </w:r>
      <m:oMath>
        <m:r>
          <w:rPr>
            <w:rFonts w:ascii="Cambria Math" w:eastAsiaTheme="minorEastAsia" w:hAnsi="Cambria Math"/>
          </w:rPr>
          <m:t>P</m:t>
        </m:r>
      </m:oMath>
      <w:r w:rsidR="007D46AD">
        <w:rPr>
          <w:rFonts w:eastAsiaTheme="minorEastAsia"/>
        </w:rPr>
        <w:t xml:space="preserve"> are estimated and true parameter values respectively</w:t>
      </w:r>
      <w:r w:rsidR="007D46AD">
        <w:t xml:space="preserve">). </w:t>
      </w:r>
    </w:p>
    <w:p w:rsidR="00327277" w:rsidRPr="00E93B67" w:rsidRDefault="00327277" w:rsidP="00F92AD3">
      <w:pPr>
        <w:tabs>
          <w:tab w:val="left" w:pos="360"/>
        </w:tabs>
      </w:pPr>
      <w:r w:rsidRPr="00DA4FCB">
        <w:rPr>
          <w:highlight w:val="yellow"/>
        </w:rPr>
        <w:t>Explain ESS across models compared to the true.</w:t>
      </w:r>
    </w:p>
    <w:p w:rsidR="003A63B5" w:rsidRPr="003A63B5" w:rsidRDefault="003A63B5" w:rsidP="00F92AD3">
      <w:pPr>
        <w:tabs>
          <w:tab w:val="left" w:pos="360"/>
        </w:tabs>
        <w:rPr>
          <w:b/>
        </w:rPr>
      </w:pPr>
      <w:r w:rsidRPr="003A63B5">
        <w:rPr>
          <w:b/>
        </w:rPr>
        <w:t>Results</w:t>
      </w:r>
    </w:p>
    <w:p w:rsidR="004926EE" w:rsidRPr="003E62F3" w:rsidRDefault="00F70768" w:rsidP="00F92AD3">
      <w:pPr>
        <w:tabs>
          <w:tab w:val="left" w:pos="360"/>
        </w:tabs>
        <w:rPr>
          <w:i/>
        </w:rPr>
      </w:pPr>
      <w:r w:rsidRPr="003E62F3">
        <w:rPr>
          <w:i/>
        </w:rPr>
        <w:t>Case study application: Pacific hake</w:t>
      </w:r>
    </w:p>
    <w:p w:rsidR="004926EE" w:rsidRDefault="003E62F3" w:rsidP="00F92AD3">
      <w:pPr>
        <w:tabs>
          <w:tab w:val="left" w:pos="360"/>
        </w:tabs>
      </w:pPr>
      <w:r>
        <w:t>Comparing four alternative methods for weighting compositional data in the Pacific hake assessment (Fig. 2) shows that estimates of spawning output and fishing intensity are generally bracketed by the two naïve approaches, i.e., either treating input sample size as effective sample size (“no weighting”) or removing fishery age-composition data entirely (“no fishery ages”).  In particular, removing fishery age data results in a higher estimate of average unfished spawning output and lower spawning output estimates from the mid-1980s onward, while treating input as effective sample size results in strong year-class strength estimates in the early 1980s and early 2000s.  By contrast, the default McAllister-Ianelli and new Dirichlet-multinomial weighting methods results in similar estim</w:t>
      </w:r>
      <w:r w:rsidR="00701CA2">
        <w:t>a</w:t>
      </w:r>
      <w:r>
        <w:t xml:space="preserve">tes of spawning output, with the exception of recent years (2010 onwards) when the Dirichlet-multinomial estimator results in somewhat elevated estimates of spawning output relative to the McAllister-Ianelli method.  Similarly, the McAllister-Ianelli and Dirichlet-multinomial estimates of fishing intensity are more similar than the other weighting methods, particularly for early years (prior to 1970).   </w:t>
      </w:r>
    </w:p>
    <w:p w:rsidR="003A63B5" w:rsidRPr="003E62F3" w:rsidRDefault="00E93B67" w:rsidP="00F92AD3">
      <w:pPr>
        <w:tabs>
          <w:tab w:val="left" w:pos="360"/>
        </w:tabs>
        <w:rPr>
          <w:i/>
        </w:rPr>
      </w:pPr>
      <w:r w:rsidRPr="003E62F3">
        <w:rPr>
          <w:i/>
        </w:rPr>
        <w:lastRenderedPageBreak/>
        <w:t>Simulation</w:t>
      </w:r>
      <w:r w:rsidR="003E62F3">
        <w:rPr>
          <w:i/>
        </w:rPr>
        <w:t xml:space="preserve"> experiment</w:t>
      </w:r>
    </w:p>
    <w:p w:rsidR="007D46AD" w:rsidRDefault="00CD4AA7" w:rsidP="00F92AD3">
      <w:pPr>
        <w:tabs>
          <w:tab w:val="left" w:pos="360"/>
        </w:tabs>
      </w:pPr>
      <w:r>
        <w:t xml:space="preserve">Estimates of the Dirichlet-multinomial parameter are hugely different among the three scenarios and three levels of the inflation factor (Fig. 3, panel a).  However, estimates of effective sample size are generally similar for all levels of the inflation factor for a given scenario (Fig. 3, panel b).  In general, the estimated effective sample size closely matches the true sample size for all scenarios and levels of the inflation factor.  However, we detect a small positive bias in the estimates of effective sample size when the true sample size is 400 (i.e., median effective sample size estimate is close to 450).  This bias is not detected in the other scenarios (true sample size of 25 or 100).   </w:t>
      </w:r>
    </w:p>
    <w:p w:rsidR="00E93B67" w:rsidRDefault="00DA18D8" w:rsidP="00F92AD3">
      <w:pPr>
        <w:tabs>
          <w:tab w:val="left" w:pos="360"/>
        </w:tabs>
      </w:pPr>
      <w:r>
        <w:tab/>
        <w:t xml:space="preserve">Comparison of parameter estimates from the unweighted multinomial, </w:t>
      </w:r>
      <w:r w:rsidR="003B1A85">
        <w:t xml:space="preserve">McAllister-Ianelli reweighting algorithm, and the linear parameterization of the Dirichlet-multinomial distribution shows that the McAllister-Ianelli and Dirichlet-multinomial have </w:t>
      </w:r>
      <w:r w:rsidR="001006A9">
        <w:t>similarly precision and accuracy</w:t>
      </w:r>
      <w:r w:rsidR="003B1A85">
        <w:t xml:space="preserve"> </w:t>
      </w:r>
      <w:r w:rsidR="001006A9">
        <w:t xml:space="preserve">when estimating natural mortality and average unfished recruitment </w:t>
      </w:r>
      <w:r w:rsidR="003B1A85">
        <w:t>for all</w:t>
      </w:r>
      <w:r w:rsidR="001006A9">
        <w:t xml:space="preserve"> levels of the inflation factor.  By contrast, the</w:t>
      </w:r>
      <w:r w:rsidR="003B1A85">
        <w:t xml:space="preserve"> unweighted model has seriously substantially degraded estimates of natural mortality and unfished recruitment for any inflation factor other than 1.  We note that the Dirichlet-multinomial algorithm has a notable fraction (20 of 100) of replicates that do not converge for the highest level of the variance inflation (</w:t>
      </w:r>
      <w:r w:rsidR="003B1A85" w:rsidRPr="003B1A85">
        <w:rPr>
          <w:rFonts w:cs="Times New Roman"/>
          <w:i/>
        </w:rPr>
        <w:t>θ</w:t>
      </w:r>
      <w:r w:rsidR="003B1A85">
        <w:rPr>
          <w:rFonts w:cs="Times New Roman"/>
          <w:i/>
          <w:vertAlign w:val="subscript"/>
        </w:rPr>
        <w:t>sim</w:t>
      </w:r>
      <w:r w:rsidR="003B1A85">
        <w:rPr>
          <w:rFonts w:cs="Times New Roman"/>
        </w:rPr>
        <w:t xml:space="preserve">=1000), but convergence is otherwise comparable between methods.  </w:t>
      </w:r>
      <w:r w:rsidR="00B55C57">
        <w:rPr>
          <w:rFonts w:cs="Times New Roman"/>
        </w:rPr>
        <w:t>We therefore conclude that the Dirichlet-mulinomial method has similar estimation performance to the previous McAllister-Ianelli reweighting approach</w:t>
      </w:r>
      <w:bookmarkStart w:id="1" w:name="_GoBack"/>
      <w:bookmarkEnd w:id="1"/>
      <w:r w:rsidR="00B55C57">
        <w:rPr>
          <w:rFonts w:cs="Times New Roman"/>
        </w:rPr>
        <w:t>.</w:t>
      </w:r>
      <w:r w:rsidR="003B1A85">
        <w:t xml:space="preserve">  </w:t>
      </w:r>
    </w:p>
    <w:p w:rsidR="003A63B5" w:rsidRPr="003A63B5" w:rsidRDefault="003A63B5" w:rsidP="00F92AD3">
      <w:pPr>
        <w:tabs>
          <w:tab w:val="left" w:pos="360"/>
        </w:tabs>
        <w:rPr>
          <w:b/>
        </w:rPr>
      </w:pPr>
      <w:r w:rsidRPr="003A63B5">
        <w:rPr>
          <w:b/>
        </w:rPr>
        <w:t>Discussion</w:t>
      </w:r>
    </w:p>
    <w:p w:rsidR="003A63B5" w:rsidRDefault="00491F03" w:rsidP="00F92AD3">
      <w:pPr>
        <w:tabs>
          <w:tab w:val="left" w:pos="360"/>
        </w:tabs>
      </w:pPr>
      <w:r>
        <w:t xml:space="preserve">In this paper, we have shown that the Dirichlet-multinomial distribution can be used to generate model-based estimates of effective sample size for age and length-compositional data in stock </w:t>
      </w:r>
      <w:r>
        <w:lastRenderedPageBreak/>
        <w:t xml:space="preserve">assessment models.  For this purpose, we have implemented two parameterizations of the Dirichlet-multinomial distribution in the widely-used Stock Synthesis software.  We have then applied the model to data for Pacific hake, showing that it provides estimates in agreement with the previous McAllister-Ianelli approach, and provide a simulation experiment to verify that it provides unbiased estimates of effective sample size given that the model is otherwise specified correctly.  </w:t>
      </w:r>
    </w:p>
    <w:p w:rsidR="0046263D" w:rsidRDefault="00491F03" w:rsidP="00F92AD3">
      <w:pPr>
        <w:tabs>
          <w:tab w:val="left" w:pos="360"/>
        </w:tabs>
      </w:pPr>
      <w:r>
        <w:tab/>
        <w:t xml:space="preserve">We believe that the Dirichlet-multinomial approach is superior to </w:t>
      </w:r>
      <w:r w:rsidR="00C5474F">
        <w:t>alternative</w:t>
      </w:r>
      <w:r>
        <w:t xml:space="preserve"> data-weightin</w:t>
      </w:r>
      <w:r w:rsidR="0046263D">
        <w:t>g methods for several reasons.</w:t>
      </w:r>
    </w:p>
    <w:p w:rsidR="00491F03" w:rsidRDefault="0046263D" w:rsidP="0046263D">
      <w:pPr>
        <w:pStyle w:val="ListParagraph"/>
        <w:numPr>
          <w:ilvl w:val="0"/>
          <w:numId w:val="3"/>
        </w:numPr>
        <w:tabs>
          <w:tab w:val="left" w:pos="360"/>
        </w:tabs>
      </w:pPr>
      <w:r w:rsidRPr="0046263D">
        <w:rPr>
          <w:i/>
        </w:rPr>
        <w:t>Slow or inconsistent exploration of alternative models</w:t>
      </w:r>
      <w:r>
        <w:t>: P</w:t>
      </w:r>
      <w:r w:rsidR="00491F03">
        <w:t>revious methods (e.g., the McAllister-Ianelli method) require fitting a stock assessment model to data, extracting residuals, estimating effective sample size estimates from this fit, and then re-estimating the model.  This iterative tuning procedure either slows exploration of alternative models (due to the need for re-tuning after each model change) or causes inconsistent exploration of alternative models (where analysts neglect to re-tune for every sensitivity run, and therefore compare between runs that are not tuned</w:t>
      </w:r>
      <w:r>
        <w:t xml:space="preserve"> in a consistent manner</w:t>
      </w:r>
      <w:r w:rsidR="00491F03">
        <w:t xml:space="preserve">).  </w:t>
      </w:r>
    </w:p>
    <w:p w:rsidR="0046263D" w:rsidRDefault="0046263D" w:rsidP="0046263D">
      <w:pPr>
        <w:pStyle w:val="ListParagraph"/>
        <w:numPr>
          <w:ilvl w:val="0"/>
          <w:numId w:val="3"/>
        </w:numPr>
        <w:tabs>
          <w:tab w:val="left" w:pos="360"/>
        </w:tabs>
      </w:pPr>
      <w:r>
        <w:rPr>
          <w:i/>
        </w:rPr>
        <w:t>Failure to account for uncertainty in data weighting</w:t>
      </w:r>
      <w:r>
        <w:t>:  Previous methods also provide no obvious method for prop</w:t>
      </w:r>
      <w:r w:rsidR="00F20BF8">
        <w:t>a</w:t>
      </w:r>
      <w:r>
        <w:t xml:space="preserve">gating uncertainty about data-weighting.  By contrast, the Dirichlet-multinomial approach represents data-weighting via an estimated parameter, and the uncertainty in this parameter can be captured via standard statistical methods (e.g., likelihood profiles, asymptotic confidence intervals, or Bayesian posteriors, </w:t>
      </w:r>
      <w:r>
        <w:fldChar w:fldCharType="begin"/>
      </w:r>
      <w:r>
        <w:instrText xml:space="preserve"> ADDIN ZOTERO_ITEM CSL_CITATION {"citationID":"80k8cn8us","properties":{"formattedCitation":"(Magnusson et al., 2013)","plainCitation":"(Magnusson et al., 2013)"},"citationItems":[{"id":2954,"uris":["http://zotero.org/users/251206/items/39GE8VU7"],"uri":["http://zotero.org/users/251206/items/39GE8VU7"],"itemData":{"id":2954,"type":"article-journal","title":"Measuring uncertainty in fisheries stock assessment: the delta method, bootstrap, and MCMC","container-title":"Fish and Fisheries","page":"325–342","volume":"14","issue":"3","source":"Google Scholar","shortTitle":"Measuring uncertainty in fisheries stock assessment","author":[{"family":"Magnusson","given":"Arni"},{"family":"Punt","given":"André E."},{"family":"Hilborn","given":"Ray"}],"issued":{"date-parts":[["2013"]]}}}],"schema":"https://github.com/citation-style-language/schema/raw/master/csl-citation.json"} </w:instrText>
      </w:r>
      <w:r>
        <w:fldChar w:fldCharType="separate"/>
      </w:r>
      <w:r w:rsidRPr="0046263D">
        <w:rPr>
          <w:rFonts w:cs="Times New Roman"/>
        </w:rPr>
        <w:t>(Magnusson et al., 2013)</w:t>
      </w:r>
      <w:r>
        <w:fldChar w:fldCharType="end"/>
      </w:r>
      <w:r>
        <w:t>).</w:t>
      </w:r>
    </w:p>
    <w:p w:rsidR="0046263D" w:rsidRDefault="0046263D" w:rsidP="0046263D">
      <w:pPr>
        <w:pStyle w:val="ListParagraph"/>
        <w:numPr>
          <w:ilvl w:val="0"/>
          <w:numId w:val="3"/>
        </w:numPr>
        <w:tabs>
          <w:tab w:val="left" w:pos="360"/>
        </w:tabs>
      </w:pPr>
      <w:r>
        <w:rPr>
          <w:i/>
        </w:rPr>
        <w:t>Clear standards for convergence</w:t>
      </w:r>
      <w:r>
        <w:t xml:space="preserve">:  Previous methods also require a subjective decision regarding when to stop tuning the sample size, what order to tune multiple fleets, and how to </w:t>
      </w:r>
      <w:r>
        <w:lastRenderedPageBreak/>
        <w:t xml:space="preserve">combine data-weighting information from multiple fleets.  This subjective decision is rarely documented, and different decisions by different analysts may cause substantial differences in ultimate estimates of stock status and productivity in assessments where data weighting is an important axis of uncertainty (e.g., sablefish).  By contrast, the Dirichlet-multinomial method allows for a single, unambiguous definition of convergence (i.e., via maximizing the model likelihood), which can be independently replicated by different authors and does not require further documentation.  </w:t>
      </w:r>
      <w:r w:rsidR="00F20BF8">
        <w:t>Given our observation of a 20% non-convergence of the D-M method when the sample size adjustment ratio needed to be extreme (1000), a possible approach would be to do one model run using the M-I approach to get a good initial value for the D-M adjustment parameter, then proceeding to fully estimate that parameter in a final model run.</w:t>
      </w:r>
    </w:p>
    <w:p w:rsidR="00C5474F" w:rsidRDefault="00C5474F" w:rsidP="0046263D">
      <w:pPr>
        <w:pStyle w:val="ListParagraph"/>
        <w:numPr>
          <w:ilvl w:val="0"/>
          <w:numId w:val="3"/>
        </w:numPr>
        <w:tabs>
          <w:tab w:val="left" w:pos="360"/>
        </w:tabs>
      </w:pPr>
      <w:r>
        <w:rPr>
          <w:i/>
        </w:rPr>
        <w:t>Interpretable estimates of effective sample size</w:t>
      </w:r>
      <w:r>
        <w:t xml:space="preserve">:  Analysts have previously suggested altnerative model-based methods for estimating effective sample size.  For example, an analyst might use a simple Dirichlet distribution, rather than the Dirichlet-multinomial distribution used here.  However, the Dirichlet distribution can have effective sample size that ranges from 0 to infinity, i.e., it can exceed the input sample size.  By contrast, the Dirichlet-multinomial distribution ensures that the effective sample size can never be greater than the input sample size.  </w:t>
      </w:r>
    </w:p>
    <w:p w:rsidR="00C5474F" w:rsidRDefault="00C5474F" w:rsidP="00C5474F">
      <w:pPr>
        <w:tabs>
          <w:tab w:val="left" w:pos="360"/>
        </w:tabs>
      </w:pPr>
      <w:r>
        <w:t xml:space="preserve">In particular, we envision that benefit #4 (“interpretable estimates of effective sample size”) can be used as a diagnostic for model goodness-of-fit.  Specifically, we envision that the analyst can subsequently explore potential hypotheses for overdispersed compositional data when the effective sample size is lower than the input sample size.  Potential causes presumably include time-varying or non-parametric fishery selectivity, time-varying growth, and other common </w:t>
      </w:r>
      <w:r>
        <w:lastRenderedPageBreak/>
        <w:t xml:space="preserve">types of model misspecification.  The analyst could then sequentially additional flexibility in these processes by treating them as random effects </w:t>
      </w:r>
      <w:r>
        <w:fldChar w:fldCharType="begin"/>
      </w:r>
      <w:r>
        <w:instrText xml:space="preserve"> ADDIN ZOTERO_ITEM CSL_CITATION {"citationID":"tebgvr7pv","properties":{"formattedCitation":"(Thorson et al., 2015)","plainCitation":"(Thorson et al., 2015)"},"citationItems":[{"id":3084,"uris":["http://zotero.org/users/251206/items/VUXCEEZD"],"uri":["http://zotero.org/users/251206/items/VUXCEEZD"],"itemData":{"id":3084,"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fldChar w:fldCharType="separate"/>
      </w:r>
      <w:r w:rsidRPr="00C5474F">
        <w:rPr>
          <w:rFonts w:cs="Times New Roman"/>
        </w:rPr>
        <w:t>(Thorson et al., 2015)</w:t>
      </w:r>
      <w:r>
        <w:fldChar w:fldCharType="end"/>
      </w:r>
      <w:r>
        <w:t xml:space="preserve">, and could determine which change causes the magnitude of overdispersion to decrease.  </w:t>
      </w:r>
    </w:p>
    <w:p w:rsidR="0046263D" w:rsidRDefault="0046263D" w:rsidP="0046263D">
      <w:pPr>
        <w:tabs>
          <w:tab w:val="left" w:pos="360"/>
        </w:tabs>
      </w:pPr>
    </w:p>
    <w:p w:rsidR="004926EE" w:rsidRDefault="004926EE" w:rsidP="00F92AD3">
      <w:pPr>
        <w:tabs>
          <w:tab w:val="left" w:pos="360"/>
        </w:tabs>
      </w:pPr>
    </w:p>
    <w:p w:rsidR="003A63B5" w:rsidRPr="003A63B5" w:rsidRDefault="003A63B5" w:rsidP="00F92AD3">
      <w:pPr>
        <w:tabs>
          <w:tab w:val="left" w:pos="360"/>
        </w:tabs>
        <w:rPr>
          <w:b/>
        </w:rPr>
      </w:pPr>
      <w:r w:rsidRPr="003A63B5">
        <w:rPr>
          <w:b/>
        </w:rPr>
        <w:t>Acknowledgements</w:t>
      </w:r>
    </w:p>
    <w:p w:rsidR="003A63B5" w:rsidRDefault="004926EE" w:rsidP="00F92AD3">
      <w:pPr>
        <w:tabs>
          <w:tab w:val="left" w:pos="360"/>
        </w:tabs>
      </w:pPr>
      <w:r>
        <w:t>Partial support for KFJ was provided by the National Marine Fisheries-Sea Grant Population Dynamics Fellowship (</w:t>
      </w:r>
      <w:r w:rsidRPr="00EE63B5">
        <w:rPr>
          <w:highlight w:val="cyan"/>
        </w:rPr>
        <w:t>?</w:t>
      </w:r>
      <w:r>
        <w:t xml:space="preserve">). This publication </w:t>
      </w:r>
      <w:r w:rsidR="00EE63B5">
        <w:t>wa</w:t>
      </w:r>
      <w:r>
        <w:t xml:space="preserve">s partially funded by the Joint Institute for the Study of the Atmosphere and Ocean (JISAO) under NOAA Cooperative Agreement No. </w:t>
      </w:r>
      <w:r w:rsidRPr="00EE63B5">
        <w:rPr>
          <w:highlight w:val="cyan"/>
        </w:rPr>
        <w:t>?</w:t>
      </w:r>
      <w:r>
        <w:t xml:space="preserve">, Contribution </w:t>
      </w:r>
      <w:r w:rsidRPr="00EE63B5">
        <w:rPr>
          <w:highlight w:val="cyan"/>
        </w:rPr>
        <w:t>?</w:t>
      </w:r>
      <w:r>
        <w:t xml:space="preserve">. </w:t>
      </w:r>
    </w:p>
    <w:p w:rsidR="004926EE" w:rsidRDefault="004926EE" w:rsidP="00F92AD3">
      <w:pPr>
        <w:tabs>
          <w:tab w:val="left" w:pos="360"/>
        </w:tabs>
      </w:pPr>
    </w:p>
    <w:p w:rsidR="0046263D" w:rsidRDefault="0046263D">
      <w:pPr>
        <w:spacing w:after="200" w:line="276" w:lineRule="auto"/>
        <w:rPr>
          <w:b/>
        </w:rPr>
      </w:pPr>
      <w:r>
        <w:rPr>
          <w:b/>
        </w:rPr>
        <w:br w:type="page"/>
      </w:r>
    </w:p>
    <w:p w:rsidR="003A63B5" w:rsidRPr="003A63B5" w:rsidRDefault="003A63B5" w:rsidP="00F92AD3">
      <w:pPr>
        <w:tabs>
          <w:tab w:val="left" w:pos="360"/>
        </w:tabs>
        <w:rPr>
          <w:b/>
        </w:rPr>
      </w:pPr>
      <w:r w:rsidRPr="003A63B5">
        <w:rPr>
          <w:b/>
        </w:rPr>
        <w:lastRenderedPageBreak/>
        <w:t>References</w:t>
      </w:r>
    </w:p>
    <w:p w:rsidR="00BE69C6" w:rsidRPr="00BE69C6" w:rsidRDefault="00753ED2" w:rsidP="00BE69C6">
      <w:pPr>
        <w:pStyle w:val="Bibliography"/>
        <w:rPr>
          <w:rFonts w:cs="Times New Roman"/>
        </w:rPr>
      </w:pPr>
      <w:r>
        <w:fldChar w:fldCharType="begin"/>
      </w:r>
      <w:r>
        <w:instrText xml:space="preserve"> ADDIN ZOTERO_BIBL {"custom":[]} CSL_BIBLIOGRAPHY </w:instrText>
      </w:r>
      <w:r>
        <w:fldChar w:fldCharType="separate"/>
      </w:r>
      <w:r w:rsidR="00BE69C6" w:rsidRPr="00BE69C6">
        <w:rPr>
          <w:rFonts w:cs="Times New Roman"/>
        </w:rPr>
        <w:t>Coggins, L.G., Quinn, T.J., 1998. A simulation study of the effects of aging error and sample size on sustained yield estimates. Fish. Stock Assess. Models 955–975.</w:t>
      </w:r>
    </w:p>
    <w:p w:rsidR="00BE69C6" w:rsidRPr="00BE69C6" w:rsidRDefault="00BE69C6" w:rsidP="00BE69C6">
      <w:pPr>
        <w:pStyle w:val="Bibliography"/>
        <w:rPr>
          <w:rFonts w:cs="Times New Roman"/>
        </w:rPr>
      </w:pPr>
      <w:r w:rsidRPr="00BE69C6">
        <w:rPr>
          <w:rFonts w:cs="Times New Roman"/>
        </w:rPr>
        <w:t>Crone, P.R., Sampson, D.B., 1997. Evaluation of assumed error structure in stock assessment models that use sample estimates of age composition., in: Int. Symp. on Fishery Stock Assessment Models for the 21st Century, Anchorage, Alaska, EEUU. 8Á11 Oct 1997.</w:t>
      </w:r>
    </w:p>
    <w:p w:rsidR="00BE69C6" w:rsidRPr="00BE69C6" w:rsidRDefault="00BE69C6" w:rsidP="00BE69C6">
      <w:pPr>
        <w:pStyle w:val="Bibliography"/>
        <w:rPr>
          <w:rFonts w:cs="Times New Roman"/>
        </w:rPr>
      </w:pPr>
      <w:r w:rsidRPr="00BE69C6">
        <w:rPr>
          <w:rFonts w:cs="Times New Roman"/>
        </w:rPr>
        <w:t>Francis, R.I.C.C., 2011. Data weighting in statistical fisheries stock assessment models. Can. J. Fish. Aquat. Sci. 68, 1124–1138.</w:t>
      </w:r>
    </w:p>
    <w:p w:rsidR="00BE69C6" w:rsidRPr="00BE69C6" w:rsidRDefault="00BE69C6" w:rsidP="00BE69C6">
      <w:pPr>
        <w:pStyle w:val="Bibliography"/>
        <w:rPr>
          <w:rFonts w:cs="Times New Roman"/>
        </w:rPr>
      </w:pPr>
      <w:r w:rsidRPr="00BE69C6">
        <w:rPr>
          <w:rFonts w:cs="Times New Roman"/>
        </w:rPr>
        <w:t>Magnusson, A., Punt, A.E., Hilborn, R., 2013. Measuring uncertainty in fisheries stock assessment: the delta method, bootstrap, and MCMC. Fish Fish. 14, 325–342.</w:t>
      </w:r>
    </w:p>
    <w:p w:rsidR="00BE69C6" w:rsidRPr="00BE69C6" w:rsidRDefault="00BE69C6" w:rsidP="00BE69C6">
      <w:pPr>
        <w:pStyle w:val="Bibliography"/>
        <w:rPr>
          <w:rFonts w:cs="Times New Roman"/>
        </w:rPr>
      </w:pPr>
      <w:r w:rsidRPr="00BE69C6">
        <w:rPr>
          <w:rFonts w:cs="Times New Roman"/>
        </w:rPr>
        <w:t>Maunder, M.N., Punt, A.E., 2013. A review of integrated analysis in fisheries stock assessment. Fish. Res. 142, 61–74.</w:t>
      </w:r>
    </w:p>
    <w:p w:rsidR="00BE69C6" w:rsidRPr="00BE69C6" w:rsidRDefault="00BE69C6" w:rsidP="00BE69C6">
      <w:pPr>
        <w:pStyle w:val="Bibliography"/>
        <w:rPr>
          <w:rFonts w:cs="Times New Roman"/>
        </w:rPr>
      </w:pPr>
      <w:r w:rsidRPr="00BE69C6">
        <w:rPr>
          <w:rFonts w:cs="Times New Roman"/>
        </w:rPr>
        <w:t>McAllister, M.K., Ianelli, J.N., 1997. Bayesian stock assessment using catch-age data and the sampling: importance resampling algorithm. Can. J. Fish. Aquat. Sci. 54, 284–300.</w:t>
      </w:r>
    </w:p>
    <w:p w:rsidR="00BE69C6" w:rsidRPr="00BE69C6" w:rsidRDefault="00BE69C6" w:rsidP="00BE69C6">
      <w:pPr>
        <w:pStyle w:val="Bibliography"/>
        <w:rPr>
          <w:rFonts w:cs="Times New Roman"/>
        </w:rPr>
      </w:pPr>
      <w:r w:rsidRPr="00BE69C6">
        <w:rPr>
          <w:rFonts w:cs="Times New Roman"/>
        </w:rPr>
        <w:t>Methot, R.D., Wetzel, C.R., 2013. Stock synthesis: A biological and statistical framework for fish stock assessment and fishery management. Fish. Res. 142, 86–99.</w:t>
      </w:r>
    </w:p>
    <w:p w:rsidR="00BE69C6" w:rsidRPr="00BE69C6" w:rsidRDefault="00BE69C6" w:rsidP="00BE69C6">
      <w:pPr>
        <w:pStyle w:val="Bibliography"/>
        <w:rPr>
          <w:rFonts w:cs="Times New Roman"/>
        </w:rPr>
      </w:pPr>
      <w:r w:rsidRPr="00BE69C6">
        <w:rPr>
          <w:rFonts w:cs="Times New Roman"/>
        </w:rPr>
        <w:t>Punt, A.E., Smith, D.C., KrusicGolub, K., Robertson, S., 2008. Quantifying age-reading error for use in fisheries stock assessments, with application to species in Australia’s southern and eastern scalefish and shark fishery. Can. J. Fish. Aquat. Sci. 65, 1991–2005.</w:t>
      </w:r>
    </w:p>
    <w:p w:rsidR="00BE69C6" w:rsidRPr="00BE69C6" w:rsidRDefault="00BE69C6" w:rsidP="00BE69C6">
      <w:pPr>
        <w:pStyle w:val="Bibliography"/>
        <w:rPr>
          <w:rFonts w:cs="Times New Roman"/>
        </w:rPr>
      </w:pPr>
      <w:r w:rsidRPr="00BE69C6">
        <w:rPr>
          <w:rFonts w:cs="Times New Roman"/>
        </w:rPr>
        <w:t>Shelton, A.O., Dick, E.J., Pearson, D.E., Ralston, S., Mangel, M., Walters, C., 2012. Estimating species composition and quantifying uncertainty in multispecies fisheries: hierarchical Bayesian models for stratified sampling protocols with missing data. Can. J. Fish. Aquat. Sci. 69, 231–246.</w:t>
      </w:r>
    </w:p>
    <w:p w:rsidR="00BE69C6" w:rsidRPr="00BE69C6" w:rsidRDefault="00BE69C6" w:rsidP="00BE69C6">
      <w:pPr>
        <w:pStyle w:val="Bibliography"/>
        <w:rPr>
          <w:rFonts w:cs="Times New Roman"/>
        </w:rPr>
      </w:pPr>
      <w:r w:rsidRPr="00BE69C6">
        <w:rPr>
          <w:rFonts w:cs="Times New Roman"/>
        </w:rPr>
        <w:t>Stewart, I.J., Hamel, O.S., 2014. Bootstrapping of sample sizes for length-or age-composition data used in stock assessments. Can. J. Fish. Aquat. Sci. 71, 581–588.</w:t>
      </w:r>
    </w:p>
    <w:p w:rsidR="00BE69C6" w:rsidRPr="00BE69C6" w:rsidRDefault="00BE69C6" w:rsidP="00BE69C6">
      <w:pPr>
        <w:pStyle w:val="Bibliography"/>
        <w:rPr>
          <w:rFonts w:cs="Times New Roman"/>
        </w:rPr>
      </w:pPr>
      <w:r w:rsidRPr="00BE69C6">
        <w:rPr>
          <w:rFonts w:cs="Times New Roman"/>
        </w:rPr>
        <w:t>Thorson, J.T., 2014. Standardizing compositional data for stock assessment. ICES J. Mar. Sci. J. Cons. 71, 1117–1128. doi:10.1093/icesjms/fst224</w:t>
      </w:r>
    </w:p>
    <w:p w:rsidR="00BE69C6" w:rsidRPr="00BE69C6" w:rsidRDefault="00BE69C6" w:rsidP="00BE69C6">
      <w:pPr>
        <w:pStyle w:val="Bibliography"/>
        <w:rPr>
          <w:rFonts w:cs="Times New Roman"/>
        </w:rPr>
      </w:pPr>
      <w:r w:rsidRPr="00BE69C6">
        <w:rPr>
          <w:rFonts w:cs="Times New Roman"/>
        </w:rPr>
        <w:t>Thorson, J.T., Hicks, A.C., Methot, R.D., 2015. Random effect estimation of time-varying factors in Stock Synthesis. ICES J. Mar. Sci. J. Cons. 72, 178–185. doi:10.1093/icesjms/fst211</w:t>
      </w:r>
    </w:p>
    <w:p w:rsidR="00BE69C6" w:rsidRPr="00BE69C6" w:rsidRDefault="00BE69C6" w:rsidP="00BE69C6">
      <w:pPr>
        <w:pStyle w:val="Bibliography"/>
        <w:rPr>
          <w:rFonts w:cs="Times New Roman"/>
        </w:rPr>
      </w:pPr>
      <w:r w:rsidRPr="00BE69C6">
        <w:rPr>
          <w:rFonts w:cs="Times New Roman"/>
        </w:rPr>
        <w:t>Thorson, J.T., Minto, C., 2015. Mixed effects: a unifying framework for statistical modelling in fisheries biology. ICES J. Mar. Sci. J. Cons. 72, 1245–1256. doi:10.1093/icesjms/fsu213</w:t>
      </w:r>
    </w:p>
    <w:p w:rsidR="00BE69C6" w:rsidRPr="00BE69C6" w:rsidRDefault="00BE69C6" w:rsidP="00BE69C6">
      <w:pPr>
        <w:pStyle w:val="Bibliography"/>
        <w:rPr>
          <w:rFonts w:cs="Times New Roman"/>
        </w:rPr>
      </w:pPr>
      <w:r w:rsidRPr="00BE69C6">
        <w:rPr>
          <w:rFonts w:cs="Times New Roman"/>
        </w:rPr>
        <w:t>Walters, C.J., Martell, S.J.D., 2004. Fisheries Ecology and Management. Princeton University Press, Princeton, New Jersey.</w:t>
      </w:r>
    </w:p>
    <w:p w:rsidR="00753ED2" w:rsidRDefault="00753ED2" w:rsidP="00F92AD3">
      <w:pPr>
        <w:tabs>
          <w:tab w:val="left" w:pos="360"/>
        </w:tabs>
        <w:ind w:left="720" w:hanging="720"/>
      </w:pPr>
      <w:r>
        <w:fldChar w:fldCharType="end"/>
      </w:r>
    </w:p>
    <w:p w:rsidR="00020425" w:rsidRDefault="001B4A6C" w:rsidP="00F92AD3">
      <w:pPr>
        <w:tabs>
          <w:tab w:val="left" w:pos="360"/>
        </w:tabs>
        <w:ind w:left="720" w:hanging="720"/>
      </w:pPr>
      <w:r>
        <w:t>Francis, R.I.</w:t>
      </w:r>
      <w:r w:rsidR="00020425">
        <w:t>C.C. 2011. Data weighting in statistical fisheries stock assessment models. Can</w:t>
      </w:r>
      <w:r w:rsidR="0092135A">
        <w:t>.</w:t>
      </w:r>
      <w:r w:rsidR="00020425">
        <w:t xml:space="preserve"> J</w:t>
      </w:r>
      <w:r w:rsidR="0092135A">
        <w:t>.</w:t>
      </w:r>
      <w:r w:rsidR="00020425">
        <w:t xml:space="preserve"> Fish</w:t>
      </w:r>
      <w:r w:rsidR="0092135A">
        <w:t>.</w:t>
      </w:r>
      <w:r w:rsidR="00020425">
        <w:t xml:space="preserve"> Aquat</w:t>
      </w:r>
      <w:r w:rsidR="0092135A">
        <w:t>.</w:t>
      </w:r>
      <w:r w:rsidR="00020425">
        <w:t xml:space="preserve"> Sci. 68</w:t>
      </w:r>
      <w:r w:rsidR="0092135A">
        <w:t>,</w:t>
      </w:r>
      <w:r w:rsidR="00020425">
        <w:t xml:space="preserve"> 1124-1138.</w:t>
      </w:r>
    </w:p>
    <w:p w:rsidR="004456D1" w:rsidRDefault="004456D1" w:rsidP="00F92AD3">
      <w:pPr>
        <w:tabs>
          <w:tab w:val="left" w:pos="360"/>
        </w:tabs>
        <w:ind w:left="720" w:hanging="720"/>
      </w:pPr>
      <w:r>
        <w:t>Francis, R.I.C.C. 2014. Replacing the multinomial in stock assessment models: a first step. Fish. Res. 151, 70-84.</w:t>
      </w:r>
    </w:p>
    <w:p w:rsidR="0092135A" w:rsidRDefault="001B4A6C" w:rsidP="00F92AD3">
      <w:pPr>
        <w:tabs>
          <w:tab w:val="left" w:pos="360"/>
        </w:tabs>
        <w:ind w:left="720" w:hanging="720"/>
      </w:pPr>
      <w:r>
        <w:lastRenderedPageBreak/>
        <w:t>Hulson, P.-J.F., Hanselman, D.</w:t>
      </w:r>
      <w:r w:rsidR="0092135A">
        <w:t>H., Quinn, T.J., II. 2012. Determining effective sample size in integrated age-structured assessment models. ICES J. Mar. Sci. 69, 281-292.</w:t>
      </w:r>
    </w:p>
    <w:p w:rsidR="0032311B" w:rsidRDefault="0032311B" w:rsidP="00F92AD3">
      <w:pPr>
        <w:tabs>
          <w:tab w:val="left" w:pos="360"/>
        </w:tabs>
        <w:ind w:left="720" w:hanging="720"/>
      </w:pPr>
      <w:r>
        <w:t>Legault, C.M. 2014. The ability of two age composition error distributions to estimate selectivity and spawning stock biomass in simulated stock assessments. Fish. Res. 158, 172-180.</w:t>
      </w:r>
    </w:p>
    <w:p w:rsidR="006D56A3" w:rsidRDefault="006D56A3" w:rsidP="00F92AD3">
      <w:pPr>
        <w:tabs>
          <w:tab w:val="left" w:pos="360"/>
        </w:tabs>
        <w:ind w:left="720" w:hanging="720"/>
      </w:pPr>
      <w:r>
        <w:t>McAllister, M.K., Ianelli, J.N. 1997.</w:t>
      </w:r>
      <w:r w:rsidR="001B4A6C">
        <w:t xml:space="preserve"> Bayesian stock assessment using catch-age data nd the sampling – importance resampling al</w:t>
      </w:r>
      <w:r w:rsidR="00C14762">
        <w:t>gorithm. Can. J. Fish. Aquat. Sci. 54, 284-300.</w:t>
      </w:r>
    </w:p>
    <w:p w:rsidR="00C14762" w:rsidRDefault="004456D1" w:rsidP="00F92AD3">
      <w:pPr>
        <w:tabs>
          <w:tab w:val="left" w:pos="360"/>
        </w:tabs>
        <w:ind w:left="720" w:hanging="720"/>
      </w:pPr>
      <w:r>
        <w:t>Methot, R.D.,</w:t>
      </w:r>
      <w:r w:rsidR="00C14762">
        <w:t xml:space="preserve"> Wetzel, C.R. 2013. Stock Synthesis: a biological and statistical framework for fish stock assessment and fishery management. Fish. Res. 142, 86-99.</w:t>
      </w:r>
    </w:p>
    <w:p w:rsidR="00D429A5" w:rsidRDefault="00D429A5" w:rsidP="00F92AD3">
      <w:pPr>
        <w:tabs>
          <w:tab w:val="left" w:pos="360"/>
        </w:tabs>
        <w:ind w:left="720" w:hanging="720"/>
      </w:pPr>
      <w:r>
        <w:t>Schnute, J. T., Richards, L. R. 1995. The influence of error on population estimates from catch-age models. Can. J. Fish. Aquat. Sci. 52, 2063-2077.</w:t>
      </w:r>
    </w:p>
    <w:p w:rsidR="004456D1" w:rsidRDefault="004456D1" w:rsidP="00F92AD3">
      <w:pPr>
        <w:tabs>
          <w:tab w:val="left" w:pos="360"/>
        </w:tabs>
        <w:ind w:left="720" w:hanging="720"/>
      </w:pPr>
      <w:r>
        <w:t>Stewart, I.J., Hamel, O.S. 2014. Bootstrapping of sample sizes for length- or age-composition data used in stock assessments. Can. J. Fish. Aquat. Sci. 71, 581-588.</w:t>
      </w:r>
    </w:p>
    <w:p w:rsidR="003A63B5" w:rsidRDefault="001B4A6C" w:rsidP="00F92AD3">
      <w:pPr>
        <w:tabs>
          <w:tab w:val="left" w:pos="360"/>
        </w:tabs>
        <w:ind w:left="720" w:hanging="720"/>
      </w:pPr>
      <w:r>
        <w:t>Taylor, I.</w:t>
      </w:r>
      <w:r w:rsidR="009A1BEA">
        <w:t>G., Grandin, C.</w:t>
      </w:r>
      <w:r>
        <w:t>,</w:t>
      </w:r>
      <w:r w:rsidR="009A1BEA">
        <w:t xml:space="preserve"> Hicks, A.C., Taylor, N.</w:t>
      </w:r>
      <w:r w:rsidR="00D33D4B">
        <w:t>, Cox, S. 2015. Status of the Pacific Hake (whiting) stock in U.S. and Canadian waters in 2015. Prepared by the Joint Technical Committee of the U.S. and Canada Packfic Hake/Whiting Agreement; National Marine Fishery Service; Canada Department of Fisheries and Oceans. 159 p</w:t>
      </w:r>
      <w:r w:rsidR="0092135A">
        <w:t>p</w:t>
      </w:r>
      <w:r w:rsidR="00D33D4B">
        <w:t>.</w:t>
      </w:r>
    </w:p>
    <w:p w:rsidR="00D33D4B" w:rsidRDefault="00D33D4B" w:rsidP="00F92AD3">
      <w:pPr>
        <w:tabs>
          <w:tab w:val="left" w:pos="360"/>
        </w:tabs>
        <w:ind w:left="720" w:hanging="720"/>
      </w:pPr>
    </w:p>
    <w:p w:rsidR="00BF4A5F" w:rsidRDefault="00BF4A5F">
      <w:pPr>
        <w:spacing w:after="200" w:line="276" w:lineRule="auto"/>
      </w:pPr>
      <w:r>
        <w:br w:type="page"/>
      </w:r>
    </w:p>
    <w:p w:rsidR="006B3596" w:rsidRDefault="006B3596" w:rsidP="00F92AD3">
      <w:pPr>
        <w:tabs>
          <w:tab w:val="left" w:pos="360"/>
        </w:tabs>
      </w:pPr>
      <w:r w:rsidRPr="006B3596">
        <w:lastRenderedPageBreak/>
        <w:t xml:space="preserve">Table 1. </w:t>
      </w:r>
      <w:r>
        <w:t>Life-history, fishery, and modelling parameters used for the simulation.</w:t>
      </w:r>
    </w:p>
    <w:p w:rsidR="006B3596" w:rsidRDefault="006B3596" w:rsidP="00F92AD3">
      <w:pPr>
        <w:tabs>
          <w:tab w:val="left" w:pos="360"/>
        </w:tabs>
      </w:pPr>
    </w:p>
    <w:p w:rsidR="006B3596" w:rsidRDefault="006B3596" w:rsidP="00F92AD3">
      <w:pPr>
        <w:tabs>
          <w:tab w:val="left" w:pos="360"/>
        </w:tabs>
      </w:pPr>
    </w:p>
    <w:p w:rsidR="00BF4A5F" w:rsidRDefault="00BF4A5F">
      <w:pPr>
        <w:spacing w:after="200" w:line="276" w:lineRule="auto"/>
      </w:pPr>
      <w:r>
        <w:br w:type="page"/>
      </w:r>
    </w:p>
    <w:p w:rsidR="006B3596" w:rsidRPr="006B3596" w:rsidRDefault="006B3596" w:rsidP="00F92AD3">
      <w:pPr>
        <w:tabs>
          <w:tab w:val="left" w:pos="360"/>
        </w:tabs>
      </w:pPr>
      <w:r>
        <w:lastRenderedPageBreak/>
        <w:t>Table 2. Combinations of operating and estimating models executed for the simulation.</w:t>
      </w:r>
    </w:p>
    <w:p w:rsidR="006B3596" w:rsidRDefault="006B3596" w:rsidP="00F92AD3">
      <w:pPr>
        <w:tabs>
          <w:tab w:val="left" w:pos="360"/>
        </w:tabs>
        <w:spacing w:after="200"/>
        <w:rPr>
          <w:b/>
        </w:rPr>
      </w:pPr>
    </w:p>
    <w:p w:rsidR="00640F68" w:rsidRDefault="00640F68" w:rsidP="00F92AD3">
      <w:pPr>
        <w:tabs>
          <w:tab w:val="left" w:pos="360"/>
        </w:tabs>
        <w:spacing w:after="200"/>
        <w:rPr>
          <w:b/>
        </w:rPr>
      </w:pPr>
      <w:r>
        <w:rPr>
          <w:b/>
        </w:rPr>
        <w:br w:type="page"/>
      </w:r>
    </w:p>
    <w:p w:rsidR="00BF4A5F" w:rsidRPr="004F2BAA" w:rsidRDefault="00BF4A5F" w:rsidP="00BF4A5F">
      <w:pPr>
        <w:tabs>
          <w:tab w:val="left" w:pos="360"/>
        </w:tabs>
        <w:spacing w:after="200"/>
      </w:pPr>
      <w:r w:rsidRPr="004F2BAA">
        <w:lastRenderedPageBreak/>
        <w:t>Fig. 1</w:t>
      </w:r>
      <w:r>
        <w:t>.</w:t>
      </w:r>
      <w:r w:rsidRPr="004F2BAA">
        <w:t xml:space="preserve"> Input sample size (x-axis) and 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Pr="004F2BAA">
        <w:t>; y-axis) for two paramaterizations of the Dirichlet-Multinomial (DM) distribution across varying values for the DM parameter specific to each parameterization.</w:t>
      </w:r>
      <w:r>
        <w:t xml:space="preserve"> The dashed line represents the 1:1 line where the input sample size is the same as th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Pr>
          <w:rFonts w:eastAsiaTheme="minorEastAsia"/>
        </w:rPr>
        <w:t>.</w:t>
      </w:r>
    </w:p>
    <w:p w:rsidR="00640F68" w:rsidRDefault="00FD70D0" w:rsidP="00F92AD3">
      <w:pPr>
        <w:tabs>
          <w:tab w:val="left" w:pos="360"/>
        </w:tabs>
        <w:spacing w:after="200"/>
        <w:rPr>
          <w:b/>
        </w:rPr>
      </w:pPr>
      <w:r>
        <w:rPr>
          <w:b/>
          <w:noProof/>
        </w:rPr>
        <w:drawing>
          <wp:inline distT="0" distB="0" distL="0" distR="0" wp14:anchorId="3B141C6B" wp14:editId="0D92FB4F">
            <wp:extent cx="5486400" cy="2743200"/>
            <wp:effectExtent l="0" t="0" r="0" b="0"/>
            <wp:docPr id="4" name="Picture 4" descr="C:\Users\James.Thorson\Desktop\UW Hideaway\Collaborations\2015 -- Dirichlet-Multinomial\Compare_parameteriz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5 -- Dirichlet-Multinomial\Compare_parameterization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rsidR="00FB6572" w:rsidRDefault="00FB6572" w:rsidP="00F92AD3">
      <w:pPr>
        <w:tabs>
          <w:tab w:val="left" w:pos="360"/>
        </w:tabs>
        <w:spacing w:after="200"/>
        <w:rPr>
          <w:b/>
        </w:rPr>
      </w:pPr>
      <w:r>
        <w:rPr>
          <w:b/>
        </w:rPr>
        <w:br w:type="page"/>
      </w:r>
    </w:p>
    <w:p w:rsidR="00BF4A5F" w:rsidRDefault="00BF4A5F" w:rsidP="00F92AD3">
      <w:pPr>
        <w:tabs>
          <w:tab w:val="left" w:pos="360"/>
        </w:tabs>
      </w:pPr>
      <w:r w:rsidRPr="006B3596">
        <w:lastRenderedPageBreak/>
        <w:t>Fig. 2</w:t>
      </w:r>
      <w:r>
        <w:t>.</w:t>
      </w:r>
      <w:r w:rsidRPr="006B3596">
        <w:t xml:space="preserve"> Comparison of </w:t>
      </w:r>
      <w:r w:rsidR="00A36D5B">
        <w:t>spawning output relative to average unfished levels</w:t>
      </w:r>
      <w:r w:rsidRPr="006B3596">
        <w:t xml:space="preserve"> (</w:t>
      </w:r>
      <w:r w:rsidR="00A36D5B">
        <w:t>top</w:t>
      </w:r>
      <w:r w:rsidRPr="006B3596">
        <w:t xml:space="preserve">), spawning </w:t>
      </w:r>
      <w:r w:rsidR="00A36D5B">
        <w:t>output</w:t>
      </w:r>
      <w:r w:rsidRPr="006B3596">
        <w:t xml:space="preserve"> (SPB; middle), and fishing</w:t>
      </w:r>
      <w:r>
        <w:t xml:space="preserve"> intensity (F</w:t>
      </w:r>
      <w:r>
        <w:rPr>
          <w:vertAlign w:val="subscript"/>
        </w:rPr>
        <w:t>SPR</w:t>
      </w:r>
      <w:r>
        <w:t>; right) for the Pacific hake assessment given four alternative methods of weighting the age-composition data: (i) unweighted (red), (ii) tuned (green); (iii) Dirichlet-Multinomial distribution (blue); and (iv) weight of zero for the age-composition data (black)</w:t>
      </w:r>
      <w:r w:rsidR="009A3FF6">
        <w:t>, where for each modle we show the maximum likelihood estimates (solid line) and +/- 1 standard error (shaded region)</w:t>
      </w:r>
      <w:r>
        <w:t xml:space="preserve">.  </w:t>
      </w:r>
    </w:p>
    <w:p w:rsidR="007F1504" w:rsidRPr="00DA4FCB" w:rsidRDefault="00A36D5B" w:rsidP="00F92AD3">
      <w:pPr>
        <w:tabs>
          <w:tab w:val="left" w:pos="360"/>
        </w:tabs>
      </w:pPr>
      <w:r>
        <w:rPr>
          <w:noProof/>
        </w:rPr>
        <w:drawing>
          <wp:inline distT="0" distB="0" distL="0" distR="0">
            <wp:extent cx="3657600" cy="5486400"/>
            <wp:effectExtent l="0" t="0" r="0" b="0"/>
            <wp:docPr id="5" name="Picture 5" descr="C:\Users\James.Thorson\Desktop\UW Hideaway\Collaborations\2015 -- Dirichlet-Multinomial\hake from rick\V3.3_2015-06-16\Comparison_with_h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5 -- Dirichlet-Multinomial\hake from rick\V3.3_2015-06-16\Comparison_with_hak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r w:rsidR="00BF4A5F" w:rsidRPr="00BF4A5F">
        <w:t xml:space="preserve"> </w:t>
      </w:r>
    </w:p>
    <w:p w:rsidR="00BF4A5F" w:rsidRDefault="00BF4A5F">
      <w:pPr>
        <w:spacing w:after="200" w:line="276" w:lineRule="auto"/>
      </w:pPr>
      <w:r>
        <w:br w:type="page"/>
      </w:r>
    </w:p>
    <w:p w:rsidR="006B3596" w:rsidRDefault="00BF4A5F" w:rsidP="00F92AD3">
      <w:pPr>
        <w:tabs>
          <w:tab w:val="left" w:pos="360"/>
        </w:tabs>
        <w:rPr>
          <w:noProof/>
        </w:rPr>
      </w:pPr>
      <w:r>
        <w:lastRenderedPageBreak/>
        <w:t xml:space="preserve">Fig. 3. Estimated </w:t>
      </w:r>
      <w:r w:rsidR="00895C88">
        <w:t xml:space="preserve">Dirichlet-multinomial variance inflation parameter (top panel) and </w:t>
      </w:r>
      <w:r>
        <w:t>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00895C88">
        <w:rPr>
          <w:rFonts w:eastAsiaTheme="minorEastAsia"/>
        </w:rPr>
        <w:t>, bottom panel</w:t>
      </w:r>
      <w:r>
        <w:rPr>
          <w:rFonts w:eastAsiaTheme="minorEastAsia"/>
        </w:rPr>
        <w:t xml:space="preserve">) from </w:t>
      </w:r>
      <w:r w:rsidR="00085D41">
        <w:rPr>
          <w:rFonts w:eastAsiaTheme="minorEastAsia"/>
        </w:rPr>
        <w:t xml:space="preserve">the “linear” </w:t>
      </w:r>
      <w:r>
        <w:rPr>
          <w:rFonts w:eastAsiaTheme="minorEastAsia"/>
        </w:rPr>
        <w:t xml:space="preserve">parameterization </w:t>
      </w:r>
      <w:r w:rsidR="00085D41">
        <w:rPr>
          <w:rFonts w:eastAsiaTheme="minorEastAsia"/>
        </w:rPr>
        <w:t xml:space="preserve">(version </w:t>
      </w:r>
      <w:r>
        <w:rPr>
          <w:rFonts w:eastAsiaTheme="minorEastAsia"/>
        </w:rPr>
        <w:t>#</w:t>
      </w:r>
      <w:r w:rsidR="005A2331">
        <w:rPr>
          <w:rFonts w:eastAsiaTheme="minorEastAsia"/>
        </w:rPr>
        <w:t>1</w:t>
      </w:r>
      <w:r w:rsidR="00085D41">
        <w:rPr>
          <w:rFonts w:eastAsiaTheme="minorEastAsia"/>
        </w:rPr>
        <w:t>)</w:t>
      </w:r>
      <w:r>
        <w:rPr>
          <w:rFonts w:eastAsiaTheme="minorEastAsia"/>
        </w:rPr>
        <w:t xml:space="preserve"> of the Dirichlet-Multinomial (DM) distribution implemented in Stock Synthesis </w:t>
      </w:r>
      <w:r w:rsidR="00895C88">
        <w:rPr>
          <w:rFonts w:eastAsiaTheme="minorEastAsia"/>
        </w:rPr>
        <w:t>shown for three “true sample sizes” (representing an increase in available information from 25 to 400 true samples per year) and three levels of variance inflation (wherein the input sample size provided to Stock Synthsis is 25, 100, or 1000 the true sample size)</w:t>
      </w:r>
      <w:r>
        <w:rPr>
          <w:rFonts w:eastAsiaTheme="minorEastAsia"/>
        </w:rPr>
        <w:t>.</w:t>
      </w:r>
    </w:p>
    <w:p w:rsidR="005A2331" w:rsidRDefault="00895C88" w:rsidP="00F92AD3">
      <w:pPr>
        <w:tabs>
          <w:tab w:val="left" w:pos="360"/>
        </w:tabs>
      </w:pPr>
      <w:r>
        <w:rPr>
          <w:noProof/>
        </w:rPr>
        <w:drawing>
          <wp:inline distT="0" distB="0" distL="0" distR="0">
            <wp:extent cx="3657600" cy="5486400"/>
            <wp:effectExtent l="0" t="0" r="0" b="0"/>
            <wp:docPr id="7" name="Picture 7" descr="C:\Users\James.Thorson\Desktop\Project_git\Dirichlet-Multinomial\results\Combined_simulation_resul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Project_git\Dirichlet-Multinomial\results\Combined_simulation_resul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BF4A5F" w:rsidRDefault="00BF4A5F">
      <w:pPr>
        <w:spacing w:after="200" w:line="276" w:lineRule="auto"/>
      </w:pPr>
      <w:r>
        <w:br w:type="page"/>
      </w:r>
    </w:p>
    <w:p w:rsidR="00BF4A5F" w:rsidRPr="00582FDA" w:rsidRDefault="00BF4A5F" w:rsidP="00BF4A5F">
      <w:pPr>
        <w:tabs>
          <w:tab w:val="left" w:pos="360"/>
        </w:tabs>
        <w:rPr>
          <w:b/>
        </w:rPr>
      </w:pPr>
      <w:r>
        <w:lastRenderedPageBreak/>
        <w:t xml:space="preserve">Fig. 4. Relative error in </w:t>
      </w:r>
      <w:r w:rsidR="00DA18D8">
        <w:t xml:space="preserve">parameter </w:t>
      </w:r>
      <w:r>
        <w:t xml:space="preserve">estimates </w:t>
      </w:r>
      <w:r>
        <w:rPr>
          <w:rFonts w:eastAsiaTheme="minorEastAsia"/>
        </w:rPr>
        <w:t xml:space="preserve">across estimation methods (rows; </w:t>
      </w:r>
      <w:r w:rsidR="00DA18D8">
        <w:rPr>
          <w:rFonts w:eastAsiaTheme="minorEastAsia"/>
        </w:rPr>
        <w:t xml:space="preserve">“M-I”: reweighted using the McAllister-Ianelli method; “unweighted”: conventional </w:t>
      </w:r>
      <w:r>
        <w:rPr>
          <w:rFonts w:eastAsiaTheme="minorEastAsia"/>
        </w:rPr>
        <w:t>multinomial</w:t>
      </w:r>
      <w:r w:rsidR="00DA18D8">
        <w:rPr>
          <w:rFonts w:eastAsiaTheme="minorEastAsia"/>
        </w:rPr>
        <w:t xml:space="preserve"> treating input as effective sample size; “D-M”: linear-parameterization of the Dirichlet-m</w:t>
      </w:r>
      <w:r>
        <w:rPr>
          <w:rFonts w:eastAsiaTheme="minorEastAsia"/>
        </w:rPr>
        <w:t xml:space="preserve">ultinomial </w:t>
      </w:r>
      <w:r w:rsidR="00DA18D8">
        <w:rPr>
          <w:rFonts w:eastAsiaTheme="minorEastAsia"/>
        </w:rPr>
        <w:t>distribution</w:t>
      </w:r>
      <w:r>
        <w:rPr>
          <w:rFonts w:eastAsiaTheme="minorEastAsia"/>
        </w:rPr>
        <w:t xml:space="preserve">) and levels of </w:t>
      </w:r>
      <w:r w:rsidR="00DA18D8">
        <w:rPr>
          <w:rFonts w:eastAsiaTheme="minorEastAsia"/>
        </w:rPr>
        <w:t xml:space="preserve">the </w:t>
      </w:r>
      <w:r>
        <w:rPr>
          <w:rFonts w:eastAsiaTheme="minorEastAsia"/>
        </w:rPr>
        <w:t xml:space="preserve">inflation </w:t>
      </w:r>
      <w:r w:rsidR="00DA18D8">
        <w:rPr>
          <w:rFonts w:eastAsiaTheme="minorEastAsia"/>
        </w:rPr>
        <w:t xml:space="preserve">factor </w:t>
      </w:r>
      <w:r>
        <w:rPr>
          <w:rFonts w:eastAsiaTheme="minorEastAsia"/>
        </w:rPr>
        <w:t xml:space="preserve">for the fishery age-composition data in the operating model (columns). </w:t>
      </w:r>
      <w:r w:rsidR="00DA18D8">
        <w:rPr>
          <w:rFonts w:eastAsiaTheme="minorEastAsia"/>
        </w:rPr>
        <w:t xml:space="preserve"> Each panel depicts the maximum likelihood estimates of natural mortality rate (</w:t>
      </w:r>
      <w:r w:rsidR="00DA18D8">
        <w:rPr>
          <w:rFonts w:eastAsiaTheme="minorEastAsia"/>
          <w:i/>
        </w:rPr>
        <w:t>M,</w:t>
      </w:r>
      <w:r w:rsidR="00DA18D8">
        <w:rPr>
          <w:rFonts w:eastAsiaTheme="minorEastAsia"/>
        </w:rPr>
        <w:t xml:space="preserve"> y-axis) and average unfished recruitment (</w:t>
      </w:r>
      <w:r w:rsidR="00DA18D8">
        <w:rPr>
          <w:rFonts w:eastAsiaTheme="minorEastAsia"/>
          <w:i/>
        </w:rPr>
        <w:t>ln(R0)</w:t>
      </w:r>
      <w:r w:rsidR="00DA18D8">
        <w:rPr>
          <w:rFonts w:eastAsiaTheme="minorEastAsia"/>
        </w:rPr>
        <w:t xml:space="preserve">, x-axis), where colors are used to distinguish estimates.  </w:t>
      </w:r>
      <w:r w:rsidR="00B06D64">
        <w:rPr>
          <w:rFonts w:eastAsiaTheme="minorEastAsia"/>
        </w:rPr>
        <w:t>We only show results for estimation models where the maximum final gradient was &lt;0.1 (the number of replicates across models is indicated in each panel, where 300 implies that all 100 replicates coverged for each of three estimation models), and confirm that results are qualitatively similar if using a different convergence threshold.</w:t>
      </w:r>
      <w:r>
        <w:rPr>
          <w:rFonts w:eastAsiaTheme="minorEastAsia"/>
        </w:rPr>
        <w:t xml:space="preserve"> </w:t>
      </w:r>
      <w:r w:rsidR="00B06D64">
        <w:rPr>
          <w:rFonts w:eastAsiaTheme="minorEastAsia"/>
        </w:rPr>
        <w:t xml:space="preserve"> The l</w:t>
      </w:r>
      <w:r>
        <w:rPr>
          <w:rFonts w:eastAsiaTheme="minorEastAsia"/>
        </w:rPr>
        <w:t>ower left panel</w:t>
      </w:r>
      <w:r w:rsidR="00B06D64">
        <w:rPr>
          <w:rFonts w:eastAsiaTheme="minorEastAsia"/>
        </w:rPr>
        <w:t xml:space="preserve"> </w:t>
      </w:r>
      <w:r w:rsidR="003B1A85">
        <w:rPr>
          <w:rFonts w:eastAsiaTheme="minorEastAsia"/>
        </w:rPr>
        <w:t>is not plotted</w:t>
      </w:r>
      <w:r>
        <w:rPr>
          <w:rFonts w:eastAsiaTheme="minorEastAsia"/>
        </w:rPr>
        <w:t xml:space="preserve"> because the DM estimation method was not used when the inflation factor was one.</w:t>
      </w:r>
    </w:p>
    <w:p w:rsidR="006B3596" w:rsidRDefault="00DA18D8" w:rsidP="00F92AD3">
      <w:pPr>
        <w:tabs>
          <w:tab w:val="left" w:pos="360"/>
        </w:tabs>
      </w:pPr>
      <w:r>
        <w:rPr>
          <w:noProof/>
        </w:rPr>
        <w:lastRenderedPageBreak/>
        <w:drawing>
          <wp:inline distT="0" distB="0" distL="0" distR="0">
            <wp:extent cx="5943600" cy="4452135"/>
            <wp:effectExtent l="0" t="0" r="0" b="5715"/>
            <wp:docPr id="10" name="Picture 10" descr="C:\Users\James.Thorson\Desktop\Project_git\Dirichlet-Multinomial\results\R0andM_inf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ames.Thorson\Desktop\Project_git\Dirichlet-Multinomial\results\R0andM_inflat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2135"/>
                    </a:xfrm>
                    <a:prstGeom prst="rect">
                      <a:avLst/>
                    </a:prstGeom>
                    <a:noFill/>
                    <a:ln>
                      <a:noFill/>
                    </a:ln>
                  </pic:spPr>
                </pic:pic>
              </a:graphicData>
            </a:graphic>
          </wp:inline>
        </w:drawing>
      </w:r>
    </w:p>
    <w:p w:rsidR="006B3596" w:rsidRPr="00582FDA" w:rsidRDefault="006B3596" w:rsidP="00BF4A5F">
      <w:pPr>
        <w:tabs>
          <w:tab w:val="left" w:pos="360"/>
        </w:tabs>
        <w:rPr>
          <w:b/>
        </w:rPr>
      </w:pPr>
    </w:p>
    <w:sectPr w:rsidR="006B3596" w:rsidRPr="00582FDA" w:rsidSect="003A63B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TT" w:date="2015-09-28T10:04:00Z" w:initials="JT">
    <w:p w:rsidR="008D292E" w:rsidRDefault="008D292E" w:rsidP="008D292E">
      <w:pPr>
        <w:pStyle w:val="CommentText"/>
      </w:pPr>
      <w:r>
        <w:rPr>
          <w:rStyle w:val="CommentReference"/>
        </w:rPr>
        <w:annotationRef/>
      </w:r>
      <w:r>
        <w:t>The first term is currently missing in SS V3.3</w:t>
      </w:r>
    </w:p>
    <w:p w:rsidR="008D292E" w:rsidRDefault="008D292E" w:rsidP="008D292E">
      <w:pPr>
        <w:pStyle w:val="CommentText"/>
      </w:pPr>
    </w:p>
    <w:p w:rsidR="008D292E" w:rsidRDefault="008D292E" w:rsidP="008D292E">
      <w:pPr>
        <w:pStyle w:val="CommentText"/>
      </w:pPr>
      <w:r>
        <w:t>RICK:  Is it needed in SS??  I assumed it was not necessar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B1A12"/>
    <w:multiLevelType w:val="hybridMultilevel"/>
    <w:tmpl w:val="AB4E7DC0"/>
    <w:lvl w:ilvl="0" w:tplc="44E46F7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FAE6B21"/>
    <w:multiLevelType w:val="hybridMultilevel"/>
    <w:tmpl w:val="2A1034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68456356"/>
    <w:multiLevelType w:val="hybridMultilevel"/>
    <w:tmpl w:val="292497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AD17046"/>
    <w:multiLevelType w:val="hybridMultilevel"/>
    <w:tmpl w:val="07C8F3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1550"/>
    <w:rsid w:val="00003B86"/>
    <w:rsid w:val="000100BA"/>
    <w:rsid w:val="00020425"/>
    <w:rsid w:val="00085D41"/>
    <w:rsid w:val="000B4A6E"/>
    <w:rsid w:val="001006A9"/>
    <w:rsid w:val="00102071"/>
    <w:rsid w:val="00170729"/>
    <w:rsid w:val="001760A3"/>
    <w:rsid w:val="001B4A6C"/>
    <w:rsid w:val="001D490A"/>
    <w:rsid w:val="001E4EEC"/>
    <w:rsid w:val="001F3C0B"/>
    <w:rsid w:val="00212B29"/>
    <w:rsid w:val="00254650"/>
    <w:rsid w:val="002564DE"/>
    <w:rsid w:val="00280874"/>
    <w:rsid w:val="00294171"/>
    <w:rsid w:val="002B647A"/>
    <w:rsid w:val="002F6B24"/>
    <w:rsid w:val="0032311B"/>
    <w:rsid w:val="00327277"/>
    <w:rsid w:val="00335D6C"/>
    <w:rsid w:val="003471A2"/>
    <w:rsid w:val="0036045D"/>
    <w:rsid w:val="00385CA4"/>
    <w:rsid w:val="003A09D6"/>
    <w:rsid w:val="003A63B5"/>
    <w:rsid w:val="003B1A85"/>
    <w:rsid w:val="003C0198"/>
    <w:rsid w:val="003D1BB6"/>
    <w:rsid w:val="003E62F3"/>
    <w:rsid w:val="00413182"/>
    <w:rsid w:val="0041402F"/>
    <w:rsid w:val="0041622D"/>
    <w:rsid w:val="00421EFF"/>
    <w:rsid w:val="004456D1"/>
    <w:rsid w:val="0046263D"/>
    <w:rsid w:val="00480F2C"/>
    <w:rsid w:val="00491567"/>
    <w:rsid w:val="00491F03"/>
    <w:rsid w:val="004926EE"/>
    <w:rsid w:val="004A0E05"/>
    <w:rsid w:val="004A562A"/>
    <w:rsid w:val="004D08A5"/>
    <w:rsid w:val="004F2BAA"/>
    <w:rsid w:val="00515444"/>
    <w:rsid w:val="0052109C"/>
    <w:rsid w:val="00527D55"/>
    <w:rsid w:val="00565741"/>
    <w:rsid w:val="00582FDA"/>
    <w:rsid w:val="0059430C"/>
    <w:rsid w:val="005A2331"/>
    <w:rsid w:val="00611E8A"/>
    <w:rsid w:val="00640F68"/>
    <w:rsid w:val="00641550"/>
    <w:rsid w:val="00646471"/>
    <w:rsid w:val="00664AC2"/>
    <w:rsid w:val="00681378"/>
    <w:rsid w:val="00681AFA"/>
    <w:rsid w:val="00697CA9"/>
    <w:rsid w:val="006B3596"/>
    <w:rsid w:val="006D56A3"/>
    <w:rsid w:val="00701CA2"/>
    <w:rsid w:val="007259EF"/>
    <w:rsid w:val="007434CF"/>
    <w:rsid w:val="00753ED2"/>
    <w:rsid w:val="007D46AD"/>
    <w:rsid w:val="007F0DF7"/>
    <w:rsid w:val="007F1504"/>
    <w:rsid w:val="00806A71"/>
    <w:rsid w:val="008334E7"/>
    <w:rsid w:val="008369E9"/>
    <w:rsid w:val="00895C88"/>
    <w:rsid w:val="008A2439"/>
    <w:rsid w:val="008D292E"/>
    <w:rsid w:val="008E0B57"/>
    <w:rsid w:val="008E6C1B"/>
    <w:rsid w:val="008F7C4D"/>
    <w:rsid w:val="0092135A"/>
    <w:rsid w:val="009346B2"/>
    <w:rsid w:val="00956D4B"/>
    <w:rsid w:val="0096291C"/>
    <w:rsid w:val="009A1BEA"/>
    <w:rsid w:val="009A3FF6"/>
    <w:rsid w:val="00A109FE"/>
    <w:rsid w:val="00A36D5B"/>
    <w:rsid w:val="00A45A12"/>
    <w:rsid w:val="00A45BBB"/>
    <w:rsid w:val="00A70500"/>
    <w:rsid w:val="00A90C11"/>
    <w:rsid w:val="00B06D64"/>
    <w:rsid w:val="00B24D1E"/>
    <w:rsid w:val="00B278B7"/>
    <w:rsid w:val="00B360F9"/>
    <w:rsid w:val="00B44D42"/>
    <w:rsid w:val="00B5376F"/>
    <w:rsid w:val="00B55C57"/>
    <w:rsid w:val="00B6095A"/>
    <w:rsid w:val="00BA6B7A"/>
    <w:rsid w:val="00BD5047"/>
    <w:rsid w:val="00BE3165"/>
    <w:rsid w:val="00BE69C6"/>
    <w:rsid w:val="00BF4A5F"/>
    <w:rsid w:val="00C14762"/>
    <w:rsid w:val="00C26578"/>
    <w:rsid w:val="00C4199F"/>
    <w:rsid w:val="00C5474F"/>
    <w:rsid w:val="00C616C4"/>
    <w:rsid w:val="00C92237"/>
    <w:rsid w:val="00CB016C"/>
    <w:rsid w:val="00CD4AA7"/>
    <w:rsid w:val="00CE0AF0"/>
    <w:rsid w:val="00D33D4B"/>
    <w:rsid w:val="00D429A5"/>
    <w:rsid w:val="00D64B4D"/>
    <w:rsid w:val="00D64F42"/>
    <w:rsid w:val="00DA18D8"/>
    <w:rsid w:val="00DA4FCB"/>
    <w:rsid w:val="00DC3DE2"/>
    <w:rsid w:val="00E03E0A"/>
    <w:rsid w:val="00E15A57"/>
    <w:rsid w:val="00E20B39"/>
    <w:rsid w:val="00E7225D"/>
    <w:rsid w:val="00E77EC4"/>
    <w:rsid w:val="00E93B67"/>
    <w:rsid w:val="00EE63B5"/>
    <w:rsid w:val="00F20BF8"/>
    <w:rsid w:val="00F36251"/>
    <w:rsid w:val="00F70768"/>
    <w:rsid w:val="00F71AA0"/>
    <w:rsid w:val="00F92AD3"/>
    <w:rsid w:val="00FA2532"/>
    <w:rsid w:val="00FB6572"/>
    <w:rsid w:val="00FD3433"/>
    <w:rsid w:val="00FD70D0"/>
    <w:rsid w:val="00FF7D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2589700">
      <w:bodyDiv w:val="1"/>
      <w:marLeft w:val="0"/>
      <w:marRight w:val="0"/>
      <w:marTop w:val="0"/>
      <w:marBottom w:val="0"/>
      <w:divBdr>
        <w:top w:val="none" w:sz="0" w:space="0" w:color="auto"/>
        <w:left w:val="none" w:sz="0" w:space="0" w:color="auto"/>
        <w:bottom w:val="none" w:sz="0" w:space="0" w:color="auto"/>
        <w:right w:val="none" w:sz="0" w:space="0" w:color="auto"/>
      </w:divBdr>
    </w:div>
    <w:div w:id="2093576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3F9DF0-01BA-455B-BEEA-6BA5AC321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26</Pages>
  <Words>8817</Words>
  <Characters>50257</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8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TT</dc:creator>
  <cp:lastModifiedBy>JTT</cp:lastModifiedBy>
  <cp:revision>39</cp:revision>
  <dcterms:created xsi:type="dcterms:W3CDTF">2015-09-28T14:14:00Z</dcterms:created>
  <dcterms:modified xsi:type="dcterms:W3CDTF">2015-09-28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ZjVKwSQA"/&gt;&lt;style id="http://www.zotero.org/styles/fisheries-research"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